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Haneen’s European assessment, Susan Annenberg’s paper, Haneen’s Bradford two papers, and California and 10 European cities </w:t>
      </w:r>
      <w:commentRangeStart w:id="0"/>
      <w:r w:rsidR="00CA6BBB">
        <w:t>assessment</w:t>
      </w:r>
      <w:commentRangeEnd w:id="0"/>
      <w:r w:rsidR="0059002F">
        <w:rPr>
          <w:rStyle w:val="CommentReference"/>
        </w:rPr>
        <w:commentReference w:id="0"/>
      </w:r>
      <w:r w:rsidR="00CA6BBB">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102BEA7E" w:rsidR="00863D01" w:rsidRDefault="00E23ED3" w:rsidP="00015C82">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rural block</w:t>
      </w:r>
      <w:r w:rsidR="00283533">
        <w:t>. Census-designated urban areas</w:t>
      </w:r>
      <w:r w:rsidR="00135341">
        <w:t xml:space="preserve"> are stratified into urban clusters (</w:t>
      </w:r>
      <w:r w:rsidR="00135341">
        <w:rPr>
          <w:rFonts w:cstheme="minorHAnsi"/>
        </w:rPr>
        <w:t xml:space="preserve">≥2,500 and &lt;50,000 people living in them) </w:t>
      </w:r>
      <w:r w:rsidR="00015C82">
        <w:rPr>
          <w:rFonts w:cstheme="minorHAnsi"/>
        </w:rPr>
        <w:t>or</w:t>
      </w:r>
      <w:r w:rsidR="00135341">
        <w:rPr>
          <w:rFonts w:cstheme="minorHAnsi"/>
        </w:rPr>
        <w:t xml:space="preserve"> urbanized areas </w:t>
      </w:r>
      <w:r w:rsidR="00135341">
        <w:t>(</w:t>
      </w:r>
      <w:r w:rsidR="00135341">
        <w:rPr>
          <w:rFonts w:cstheme="minorHAnsi"/>
        </w:rPr>
        <w:t>≥</w:t>
      </w:r>
      <w:r w:rsidR="00135341">
        <w:t>50,000 people).</w:t>
      </w:r>
      <w:r w:rsidR="00135341">
        <w:rPr>
          <w:rFonts w:cstheme="minorHAnsi"/>
        </w:rPr>
        <w:t xml:space="preserve"> </w:t>
      </w:r>
      <w:r w:rsidR="004F11AE">
        <w:t>Median household income was available only for census block groups, which is a</w:t>
      </w:r>
      <w:r w:rsidR="00343B26">
        <w:t xml:space="preserve"> level higher than census </w:t>
      </w:r>
      <w:commentRangeStart w:id="1"/>
      <w:r w:rsidR="00343B26">
        <w:t>block</w:t>
      </w:r>
      <w:r w:rsidR="002843DE">
        <w:t>s</w:t>
      </w:r>
      <w:commentRangeEnd w:id="1"/>
      <w:r w:rsidR="002843DE">
        <w:rPr>
          <w:rStyle w:val="CommentReference"/>
        </w:rPr>
        <w:commentReference w:id="1"/>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2"/>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2"/>
      <w:r w:rsidR="00CB6391">
        <w:rPr>
          <w:rStyle w:val="CommentReference"/>
        </w:rPr>
        <w:commentReference w:id="2"/>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4F11AE" w:rsidRPr="006326C4">
        <w:rPr>
          <w:highlight w:val="cyan"/>
        </w:rPr>
        <w:t>Table 1</w:t>
      </w:r>
      <w:r w:rsidR="004F11AE">
        <w:t xml:space="preserve"> summarizes the geographical and </w:t>
      </w:r>
      <w:r w:rsidR="00C928CB">
        <w:t>demographic data</w:t>
      </w:r>
      <w:r w:rsidR="000C4671">
        <w:t xml:space="preserve"> across all census blocks included in this analysis.</w:t>
      </w:r>
    </w:p>
    <w:p w14:paraId="63489C57" w14:textId="7BAA624D" w:rsidR="00D51405" w:rsidRPr="00CA22B6" w:rsidRDefault="00D51405" w:rsidP="00CA22B6">
      <w:pPr>
        <w:spacing w:line="256" w:lineRule="auto"/>
        <w:rPr>
          <w:b/>
          <w:bCs/>
        </w:rPr>
      </w:pPr>
      <w:r>
        <w:rPr>
          <w:b/>
          <w:bCs/>
        </w:rPr>
        <w:t xml:space="preserve">Table 1: </w:t>
      </w:r>
      <w:r w:rsidRPr="00CA22B6">
        <w:rPr>
          <w:b/>
          <w:bCs/>
        </w:rPr>
        <w:t>Census data description</w:t>
      </w:r>
      <w:r w:rsidR="00925857">
        <w:rPr>
          <w:b/>
          <w:bCs/>
        </w:rPr>
        <w:t>, year 2010</w:t>
      </w:r>
    </w:p>
    <w:tbl>
      <w:tblPr>
        <w:tblStyle w:val="TableGrid"/>
        <w:tblW w:w="5000" w:type="pct"/>
        <w:tblLook w:val="04A0" w:firstRow="1" w:lastRow="0" w:firstColumn="1" w:lastColumn="0" w:noHBand="0" w:noVBand="1"/>
      </w:tblPr>
      <w:tblGrid>
        <w:gridCol w:w="2025"/>
        <w:gridCol w:w="4926"/>
        <w:gridCol w:w="2399"/>
      </w:tblGrid>
      <w:tr w:rsidR="00D51405" w14:paraId="7994D453"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7777777" w:rsidR="00D51405" w:rsidRDefault="00D51405" w:rsidP="00283533">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29609D9" w14:textId="77777777" w:rsidR="00D51405" w:rsidRDefault="00D51405" w:rsidP="00283533">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1104A0AD" w14:textId="77777777" w:rsidR="00D51405" w:rsidRDefault="00D51405" w:rsidP="00283533">
            <w:pPr>
              <w:jc w:val="right"/>
              <w:rPr>
                <w:rFonts w:ascii="Calibri" w:hAnsi="Calibri" w:cs="Calibri"/>
                <w:color w:val="000000"/>
              </w:rPr>
            </w:pPr>
            <w:r>
              <w:rPr>
                <w:rFonts w:ascii="Calibri" w:hAnsi="Calibri" w:cs="Calibri"/>
                <w:color w:val="000000"/>
              </w:rPr>
              <w:t>6,182,882</w:t>
            </w:r>
          </w:p>
        </w:tc>
      </w:tr>
      <w:tr w:rsidR="00D51405" w14:paraId="100DC0E0"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77777777" w:rsidR="00D51405" w:rsidRDefault="00D51405" w:rsidP="00283533">
            <w:pPr>
              <w:rPr>
                <w:b/>
                <w:bCs/>
              </w:rPr>
            </w:pPr>
            <w:r>
              <w:rPr>
                <w:b/>
                <w:bCs/>
              </w:rPr>
              <w:t xml:space="preserve">Total census-designated urban </w:t>
            </w:r>
            <w:commentRangeStart w:id="3"/>
            <w:r>
              <w:rPr>
                <w:b/>
                <w:bCs/>
              </w:rPr>
              <w:t>areas</w:t>
            </w:r>
            <w:commentRangeEnd w:id="3"/>
            <w:r>
              <w:rPr>
                <w:rStyle w:val="CommentReference"/>
              </w:rPr>
              <w:commentReference w:id="3"/>
            </w:r>
          </w:p>
        </w:tc>
        <w:tc>
          <w:tcPr>
            <w:tcW w:w="1283" w:type="pct"/>
            <w:tcBorders>
              <w:top w:val="single" w:sz="4" w:space="0" w:color="auto"/>
              <w:left w:val="single" w:sz="4" w:space="0" w:color="auto"/>
              <w:bottom w:val="single" w:sz="4" w:space="0" w:color="auto"/>
              <w:right w:val="single" w:sz="4" w:space="0" w:color="auto"/>
            </w:tcBorders>
            <w:hideMark/>
          </w:tcPr>
          <w:p w14:paraId="45595B3B" w14:textId="77777777" w:rsidR="00D51405" w:rsidRDefault="00D51405" w:rsidP="00283533">
            <w:pPr>
              <w:jc w:val="right"/>
              <w:rPr>
                <w:rFonts w:ascii="Calibri" w:hAnsi="Calibri" w:cs="Calibri"/>
                <w:color w:val="000000"/>
              </w:rPr>
            </w:pPr>
            <w:r>
              <w:rPr>
                <w:rFonts w:ascii="Calibri" w:hAnsi="Calibri" w:cs="Calibri"/>
                <w:color w:val="000000"/>
              </w:rPr>
              <w:t>3,590,278</w:t>
            </w:r>
          </w:p>
        </w:tc>
      </w:tr>
      <w:tr w:rsidR="00D51405" w14:paraId="34B40CAB"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77777777" w:rsidR="00D51405" w:rsidRDefault="00D51405" w:rsidP="00283533">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C0180F5" w14:textId="77777777" w:rsidR="00D51405" w:rsidRDefault="00D51405" w:rsidP="00283533">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77777777" w:rsidR="00D51405" w:rsidRDefault="00D51405" w:rsidP="00283533">
            <w:pPr>
              <w:jc w:val="right"/>
            </w:pPr>
            <w:r>
              <w:t>306,675,006</w:t>
            </w:r>
          </w:p>
        </w:tc>
      </w:tr>
      <w:tr w:rsidR="00D51405" w14:paraId="7E94F18D"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77777777" w:rsidR="00D51405" w:rsidRDefault="00D51405" w:rsidP="00283533">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77777777" w:rsidR="00D51405" w:rsidRDefault="00D51405" w:rsidP="00283533">
            <w:pPr>
              <w:jc w:val="right"/>
            </w:pPr>
            <w:r>
              <w:rPr>
                <w:rFonts w:ascii="Calibri" w:hAnsi="Calibri" w:cs="Calibri"/>
                <w:color w:val="000000"/>
              </w:rPr>
              <w:t>73,690,271 (24%)</w:t>
            </w:r>
          </w:p>
        </w:tc>
      </w:tr>
      <w:tr w:rsidR="00D51405" w14:paraId="3369E45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77777777" w:rsidR="00D51405" w:rsidRDefault="00D51405" w:rsidP="00283533">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1F419E7D" w14:textId="77777777" w:rsidR="00D51405" w:rsidRDefault="00D51405" w:rsidP="00283533">
            <w:pPr>
              <w:jc w:val="right"/>
            </w:pPr>
            <w:r>
              <w:t>12 (0-2214)</w:t>
            </w:r>
          </w:p>
        </w:tc>
      </w:tr>
      <w:tr w:rsidR="00D51405" w14:paraId="59AFCD6C"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77777777" w:rsidR="00D51405" w:rsidRDefault="00D51405" w:rsidP="00283533">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571E7F94" w14:textId="77777777" w:rsidR="00D51405" w:rsidRDefault="00D51405" w:rsidP="00283533">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77777777" w:rsidR="00D51405" w:rsidRDefault="00D51405" w:rsidP="00283533">
            <w:pPr>
              <w:jc w:val="right"/>
              <w:rPr>
                <w:b/>
                <w:bCs/>
              </w:rPr>
            </w:pPr>
            <w:r>
              <w:rPr>
                <w:rFonts w:ascii="Calibri" w:hAnsi="Calibri" w:cs="Calibri"/>
                <w:color w:val="000000"/>
              </w:rPr>
              <w:t>13,763,183 (19%)</w:t>
            </w:r>
          </w:p>
        </w:tc>
      </w:tr>
      <w:tr w:rsidR="00D51405" w14:paraId="2286A08A"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77777777" w:rsidR="00D51405" w:rsidRDefault="00D51405" w:rsidP="00283533">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77777777" w:rsidR="00D51405" w:rsidRDefault="00D51405" w:rsidP="00283533">
            <w:pPr>
              <w:jc w:val="right"/>
              <w:rPr>
                <w:b/>
                <w:bCs/>
              </w:rPr>
            </w:pPr>
            <w:r>
              <w:rPr>
                <w:rFonts w:ascii="Calibri" w:hAnsi="Calibri" w:cs="Calibri"/>
                <w:color w:val="000000"/>
              </w:rPr>
              <w:t>6,994,464 (9%)</w:t>
            </w:r>
          </w:p>
        </w:tc>
      </w:tr>
      <w:tr w:rsidR="00D51405" w14:paraId="074E22DC"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77777777" w:rsidR="00D51405" w:rsidRDefault="00D51405" w:rsidP="00283533">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77777777" w:rsidR="00D51405" w:rsidRDefault="00D51405" w:rsidP="00283533">
            <w:pPr>
              <w:jc w:val="right"/>
              <w:rPr>
                <w:b/>
                <w:bCs/>
              </w:rPr>
            </w:pPr>
            <w:r>
              <w:rPr>
                <w:rFonts w:ascii="Calibri" w:hAnsi="Calibri" w:cs="Calibri"/>
                <w:color w:val="000000"/>
              </w:rPr>
              <w:t>52,932,624 (72%)</w:t>
            </w:r>
          </w:p>
        </w:tc>
      </w:tr>
      <w:tr w:rsidR="00D51405" w14:paraId="160E9C70"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7777777" w:rsidR="00D51405" w:rsidRDefault="00D51405" w:rsidP="00283533">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0A151C6A" w14:textId="7FCFA688" w:rsidR="00D51405" w:rsidRDefault="00D51405" w:rsidP="00283533">
            <w:pPr>
              <w:rPr>
                <w:b/>
                <w:bCs/>
              </w:rPr>
            </w:pPr>
            <w:r>
              <w:rPr>
                <w:b/>
                <w:bCs/>
              </w:rPr>
              <w:t>&lt;</w:t>
            </w:r>
            <w:r w:rsidR="00015C82">
              <w:rPr>
                <w:b/>
                <w:bCs/>
              </w:rPr>
              <w:t>$</w:t>
            </w:r>
            <w:r>
              <w:rPr>
                <w:b/>
                <w:bCs/>
              </w:rPr>
              <w: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77777777" w:rsidR="00D51405" w:rsidRDefault="00D51405" w:rsidP="00283533">
            <w:pPr>
              <w:jc w:val="right"/>
              <w:rPr>
                <w:b/>
                <w:bCs/>
              </w:rPr>
            </w:pPr>
            <w:r>
              <w:rPr>
                <w:rFonts w:ascii="Calibri" w:hAnsi="Calibri" w:cs="Calibri"/>
                <w:color w:val="000000"/>
              </w:rPr>
              <w:t>2,614,804 (4%)</w:t>
            </w:r>
          </w:p>
        </w:tc>
      </w:tr>
      <w:tr w:rsidR="00D51405" w14:paraId="3980F5B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7BB2568A" w:rsidR="00D51405" w:rsidRDefault="00015C82" w:rsidP="00283533">
            <w:pPr>
              <w:rPr>
                <w:b/>
                <w:bCs/>
              </w:rPr>
            </w:pPr>
            <w:r>
              <w:rPr>
                <w:b/>
                <w:bCs/>
              </w:rPr>
              <w:t>$</w:t>
            </w:r>
            <w:commentRangeStart w:id="4"/>
            <w:r w:rsidR="00D51405">
              <w:rPr>
                <w:b/>
                <w:bCs/>
              </w:rPr>
              <w:t>20</w:t>
            </w:r>
            <w:commentRangeEnd w:id="4"/>
            <w:r w:rsidR="00925857">
              <w:rPr>
                <w:rStyle w:val="CommentReference"/>
              </w:rPr>
              <w:commentReference w:id="4"/>
            </w:r>
            <w:r w:rsidR="00D51405">
              <w:rPr>
                <w:b/>
                <w:bCs/>
              </w:rPr>
              <w:t>,000 to &lt;</w:t>
            </w:r>
            <w:r>
              <w:rPr>
                <w:b/>
                <w:bCs/>
              </w:rPr>
              <w:t>$</w:t>
            </w:r>
            <w:r w:rsidR="00D51405">
              <w:rPr>
                <w:b/>
                <w:bCs/>
              </w:rPr>
              <w: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77777777" w:rsidR="00D51405" w:rsidRDefault="00D51405" w:rsidP="00283533">
            <w:pPr>
              <w:jc w:val="right"/>
              <w:rPr>
                <w:b/>
                <w:bCs/>
              </w:rPr>
            </w:pPr>
            <w:r>
              <w:rPr>
                <w:rFonts w:ascii="Calibri" w:hAnsi="Calibri" w:cs="Calibri"/>
                <w:color w:val="000000"/>
              </w:rPr>
              <w:t>12,770,843 (17%)</w:t>
            </w:r>
          </w:p>
        </w:tc>
      </w:tr>
      <w:tr w:rsidR="00D51405" w14:paraId="2DA9E37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03AEDF60" w:rsidR="00D51405" w:rsidRDefault="00015C82" w:rsidP="00283533">
            <w:pPr>
              <w:rPr>
                <w:b/>
                <w:bCs/>
              </w:rPr>
            </w:pPr>
            <w:r>
              <w:rPr>
                <w:b/>
                <w:bCs/>
              </w:rPr>
              <w:t>$</w:t>
            </w:r>
            <w:r w:rsidR="00D51405">
              <w:rPr>
                <w:b/>
                <w:bCs/>
              </w:rPr>
              <w:t>35,000 to &lt;</w:t>
            </w:r>
            <w:r>
              <w:rPr>
                <w:b/>
                <w:bCs/>
              </w:rPr>
              <w:t>$</w:t>
            </w:r>
            <w:r w:rsidR="00D51405">
              <w:rPr>
                <w:b/>
                <w:bCs/>
              </w:rPr>
              <w: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77777777" w:rsidR="00D51405" w:rsidRDefault="00D51405" w:rsidP="00283533">
            <w:pPr>
              <w:jc w:val="right"/>
              <w:rPr>
                <w:b/>
                <w:bCs/>
              </w:rPr>
            </w:pPr>
            <w:r>
              <w:rPr>
                <w:rFonts w:ascii="Calibri" w:hAnsi="Calibri" w:cs="Calibri"/>
                <w:color w:val="000000"/>
              </w:rPr>
              <w:t>18,573,954 (25%)</w:t>
            </w:r>
          </w:p>
        </w:tc>
      </w:tr>
      <w:tr w:rsidR="00D51405" w14:paraId="7F9293CE"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66BC276F" w:rsidR="00D51405" w:rsidRDefault="00015C82" w:rsidP="00283533">
            <w:pPr>
              <w:rPr>
                <w:b/>
                <w:bCs/>
              </w:rPr>
            </w:pPr>
            <w:r>
              <w:rPr>
                <w:b/>
                <w:bCs/>
              </w:rPr>
              <w:t>$</w:t>
            </w:r>
            <w:r w:rsidR="00D51405">
              <w:rPr>
                <w:b/>
                <w:bCs/>
              </w:rPr>
              <w:t>50,000 to &lt;</w:t>
            </w:r>
            <w:r>
              <w:rPr>
                <w:b/>
                <w:bCs/>
              </w:rPr>
              <w:t>$</w:t>
            </w:r>
            <w:r w:rsidR="00D51405">
              <w:rPr>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77777777" w:rsidR="00D51405" w:rsidRDefault="00D51405" w:rsidP="00283533">
            <w:pPr>
              <w:jc w:val="right"/>
              <w:rPr>
                <w:b/>
                <w:bCs/>
              </w:rPr>
            </w:pPr>
            <w:r>
              <w:rPr>
                <w:rFonts w:ascii="Calibri" w:hAnsi="Calibri" w:cs="Calibri"/>
                <w:color w:val="000000"/>
              </w:rPr>
              <w:t>21,953,876 (30%)</w:t>
            </w:r>
          </w:p>
        </w:tc>
      </w:tr>
      <w:tr w:rsidR="00D51405" w14:paraId="240E8CA8"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06BF8086" w:rsidR="00D51405" w:rsidRDefault="00D51405" w:rsidP="00283533">
            <w:pPr>
              <w:rPr>
                <w:b/>
                <w:bCs/>
              </w:rPr>
            </w:pPr>
            <w:r>
              <w:rPr>
                <w:rFonts w:cstheme="minorHAnsi"/>
                <w:b/>
                <w:bCs/>
              </w:rPr>
              <w:t>≥</w:t>
            </w:r>
            <w:r w:rsidR="00015C82">
              <w:rPr>
                <w:rFonts w:cstheme="minorHAnsi"/>
                <w:b/>
                <w:bCs/>
              </w:rPr>
              <w:t>$</w:t>
            </w: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77777777" w:rsidR="00D51405" w:rsidRDefault="00D51405" w:rsidP="00283533">
            <w:pPr>
              <w:jc w:val="right"/>
              <w:rPr>
                <w:b/>
                <w:bCs/>
              </w:rPr>
            </w:pPr>
            <w:r>
              <w:rPr>
                <w:rFonts w:ascii="Calibri" w:hAnsi="Calibri" w:cs="Calibri"/>
                <w:color w:val="000000"/>
              </w:rPr>
              <w:t>17,763,239 (24%)</w:t>
            </w:r>
          </w:p>
        </w:tc>
      </w:tr>
    </w:tbl>
    <w:p w14:paraId="5D36C02D" w14:textId="77777777" w:rsidR="00D51405" w:rsidRDefault="00D51405" w:rsidP="00D51405">
      <w:pPr>
        <w:rPr>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w:t>
      </w:r>
      <w:r>
        <w:lastRenderedPageBreak/>
        <w:t xml:space="preserve">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736C06" w14:textId="621CD3E3" w:rsidR="00E77574" w:rsidRDefault="00E77574" w:rsidP="000852BF">
      <w:commentRangeStart w:id="5"/>
      <w:r>
        <w:t>The</w:t>
      </w:r>
      <w:r w:rsidR="002964D1">
        <w:t xml:space="preserve"> </w:t>
      </w:r>
      <w:commentRangeEnd w:id="5"/>
      <w:r w:rsidR="00AA1B8A">
        <w:rPr>
          <w:rStyle w:val="CommentReference"/>
        </w:rPr>
        <w:commentReference w:id="5"/>
      </w:r>
      <w:r w:rsidR="002964D1">
        <w:t>mean (min-max) NO</w:t>
      </w:r>
      <w:r w:rsidR="002964D1" w:rsidRPr="002964D1">
        <w:rPr>
          <w:vertAlign w:val="subscript"/>
        </w:rPr>
        <w:t>2</w:t>
      </w:r>
      <w:r w:rsidR="002964D1">
        <w:rPr>
          <w:vertAlign w:val="subscript"/>
        </w:rPr>
        <w:t xml:space="preserve"> </w:t>
      </w:r>
      <w:r w:rsidR="002964D1">
        <w:t>concentrations were 13.3 (1.5-58.3) ug/m</w:t>
      </w:r>
      <w:r w:rsidR="002964D1" w:rsidRPr="002964D1">
        <w:rPr>
          <w:vertAlign w:val="superscript"/>
        </w:rPr>
        <w:t>3</w:t>
      </w:r>
      <w:r w:rsidR="002964D1">
        <w:t xml:space="preserve"> </w:t>
      </w:r>
      <w:r w:rsidR="002964D1" w:rsidRPr="002964D1">
        <w:rPr>
          <w:highlight w:val="cyan"/>
        </w:rPr>
        <w:t>(Table 2)</w:t>
      </w:r>
      <w:r w:rsidR="002964D1">
        <w:t>. By living location</w:t>
      </w:r>
      <w:r w:rsidR="00024DBD">
        <w:t>,</w:t>
      </w:r>
      <w:r w:rsidR="002964D1">
        <w:t xml:space="preserve"> the mean NO</w:t>
      </w:r>
      <w:r w:rsidR="002964D1" w:rsidRPr="002964D1">
        <w:rPr>
          <w:vertAlign w:val="subscript"/>
        </w:rPr>
        <w:t>2</w:t>
      </w:r>
      <w:r w:rsidR="002964D1">
        <w:t xml:space="preserve"> concentrations was highest at </w:t>
      </w:r>
      <w:r w:rsidR="002964D1" w:rsidRPr="002964D1">
        <w:rPr>
          <w:highlight w:val="green"/>
        </w:rPr>
        <w:t>(living location)-(NO</w:t>
      </w:r>
      <w:r w:rsidR="002964D1" w:rsidRPr="002964D1">
        <w:rPr>
          <w:highlight w:val="green"/>
          <w:vertAlign w:val="subscript"/>
        </w:rPr>
        <w:t>2</w:t>
      </w:r>
      <w:r w:rsidR="002964D1" w:rsidRPr="002964D1">
        <w:rPr>
          <w:highlight w:val="green"/>
        </w:rPr>
        <w:t xml:space="preserve"> conc),</w:t>
      </w:r>
      <w:r w:rsidR="002964D1">
        <w:t xml:space="preserve"> while mean NO</w:t>
      </w:r>
      <w:r w:rsidR="002964D1" w:rsidRPr="002964D1">
        <w:rPr>
          <w:vertAlign w:val="subscript"/>
        </w:rPr>
        <w:t>2</w:t>
      </w:r>
      <w:r w:rsidR="002964D1">
        <w:t xml:space="preserve"> concentration was highest among </w:t>
      </w:r>
      <w:r w:rsidR="002964D1" w:rsidRPr="002964D1">
        <w:rPr>
          <w:highlight w:val="green"/>
        </w:rPr>
        <w:t>(income group)-(NO</w:t>
      </w:r>
      <w:r w:rsidR="002964D1" w:rsidRPr="002964D1">
        <w:rPr>
          <w:highlight w:val="green"/>
          <w:vertAlign w:val="subscript"/>
        </w:rPr>
        <w:t xml:space="preserve">2 </w:t>
      </w:r>
      <w:r w:rsidR="002964D1" w:rsidRPr="002964D1">
        <w:rPr>
          <w:highlight w:val="green"/>
        </w:rPr>
        <w:t>conc)</w:t>
      </w:r>
      <w:r w:rsidR="002964D1">
        <w:t xml:space="preserve"> </w:t>
      </w:r>
      <w:r w:rsidR="002964D1" w:rsidRPr="002964D1">
        <w:rPr>
          <w:highlight w:val="cyan"/>
        </w:rPr>
        <w:t>(Table 3</w:t>
      </w:r>
      <w:r w:rsidR="002964D1">
        <w:rPr>
          <w:highlight w:val="cyan"/>
        </w:rPr>
        <w:t xml:space="preserve"> and </w:t>
      </w:r>
      <w:commentRangeStart w:id="6"/>
      <w:r w:rsidR="002964D1">
        <w:rPr>
          <w:highlight w:val="cyan"/>
        </w:rPr>
        <w:t>Figure</w:t>
      </w:r>
      <w:commentRangeEnd w:id="6"/>
      <w:r w:rsidR="00604636">
        <w:rPr>
          <w:rStyle w:val="CommentReference"/>
        </w:rPr>
        <w:commentReference w:id="6"/>
      </w:r>
      <w:r w:rsidR="002964D1">
        <w:rPr>
          <w:highlight w:val="cyan"/>
        </w:rPr>
        <w:t>s 2-5)</w:t>
      </w:r>
      <w:r w:rsidR="002964D1">
        <w:t xml:space="preserve">. South Dakota had the lowest </w:t>
      </w:r>
      <w:commentRangeStart w:id="7"/>
      <w:r w:rsidR="002964D1" w:rsidRPr="000852BF">
        <w:rPr>
          <w:b/>
          <w:bCs/>
          <w:i/>
          <w:iCs/>
          <w:u w:val="single"/>
        </w:rPr>
        <w:t>median</w:t>
      </w:r>
      <w:r w:rsidR="002964D1">
        <w:t xml:space="preserve"> </w:t>
      </w:r>
      <w:commentRangeEnd w:id="7"/>
      <w:r w:rsidR="00024DBD">
        <w:rPr>
          <w:rStyle w:val="CommentReference"/>
        </w:rPr>
        <w:commentReference w:id="7"/>
      </w:r>
      <w:r w:rsidR="000852BF">
        <w:t>NO</w:t>
      </w:r>
      <w:r w:rsidR="000852BF" w:rsidRPr="000852BF">
        <w:rPr>
          <w:vertAlign w:val="subscript"/>
        </w:rPr>
        <w:t>2</w:t>
      </w:r>
      <w:r w:rsidR="000852BF">
        <w:rPr>
          <w:vertAlign w:val="subscript"/>
        </w:rPr>
        <w:t xml:space="preserve"> </w:t>
      </w:r>
      <w:r w:rsidR="000852BF">
        <w:t xml:space="preserve">concentration </w:t>
      </w:r>
      <w:r w:rsidR="000852BF" w:rsidRPr="000852BF">
        <w:rPr>
          <w:highlight w:val="green"/>
        </w:rPr>
        <w:t>(conc)</w:t>
      </w:r>
      <w:r w:rsidR="000852BF">
        <w:t xml:space="preserve">, while the District of Columbia had the highest </w:t>
      </w:r>
      <w:r w:rsidR="000852BF" w:rsidRPr="000852BF">
        <w:rPr>
          <w:highlight w:val="green"/>
        </w:rPr>
        <w:t>(conc)</w:t>
      </w:r>
      <w:r w:rsidR="000852BF">
        <w:t xml:space="preserve"> </w:t>
      </w:r>
      <w:r w:rsidR="000852BF" w:rsidRPr="000852BF">
        <w:rPr>
          <w:highlight w:val="cyan"/>
        </w:rPr>
        <w:t>(Table 4 and Figure 6)</w:t>
      </w:r>
      <w:r w:rsidR="000852BF">
        <w:t xml:space="preserve">. </w:t>
      </w:r>
      <w:r w:rsidR="000852BF" w:rsidRPr="000852BF">
        <w:rPr>
          <w:highlight w:val="cyan"/>
        </w:rPr>
        <w:t>Figures 7-8</w:t>
      </w:r>
      <w:r w:rsidR="000852BF">
        <w:t xml:space="preserve"> shows NO</w:t>
      </w:r>
      <w:r w:rsidR="000852BF" w:rsidRPr="000852BF">
        <w:rPr>
          <w:vertAlign w:val="subscript"/>
        </w:rPr>
        <w:t>2</w:t>
      </w:r>
      <w:r w:rsidR="000852BF">
        <w:t xml:space="preserve"> concentrations across living location and median household income for each state. </w:t>
      </w:r>
    </w:p>
    <w:p w14:paraId="06F98D06" w14:textId="2EA3E5B0" w:rsidR="00D91337" w:rsidRDefault="00D91337" w:rsidP="000852BF"/>
    <w:p w14:paraId="44300B02" w14:textId="62C11CA1" w:rsidR="00D91337" w:rsidRPr="00CA22B6" w:rsidRDefault="00D91337" w:rsidP="00CA22B6">
      <w:pPr>
        <w:spacing w:line="256" w:lineRule="auto"/>
        <w:rPr>
          <w:b/>
          <w:bCs/>
        </w:rPr>
      </w:pPr>
      <w:r>
        <w:rPr>
          <w:b/>
          <w:bCs/>
        </w:rPr>
        <w:t xml:space="preserve">Table 2: 2010 </w:t>
      </w:r>
      <w:r w:rsidRPr="00CA22B6">
        <w:rPr>
          <w:b/>
          <w:bCs/>
        </w:rPr>
        <w:t>NO</w:t>
      </w:r>
      <w:r w:rsidRPr="00CA22B6">
        <w:rPr>
          <w:b/>
          <w:bCs/>
          <w:vertAlign w:val="subscript"/>
        </w:rPr>
        <w:t xml:space="preserve">2 </w:t>
      </w:r>
      <w:r w:rsidRPr="00CA22B6">
        <w:rPr>
          <w:b/>
          <w:bCs/>
        </w:rPr>
        <w:t>concentration</w:t>
      </w:r>
      <w:r>
        <w:rPr>
          <w:b/>
          <w:bCs/>
        </w:rPr>
        <w:t xml:space="preserve"> across all census blocks, </w:t>
      </w:r>
      <w:r w:rsidR="007A750E">
        <w:rPr>
          <w:b/>
          <w:bCs/>
        </w:rPr>
        <w:t>by urbanization and income strata and by state</w:t>
      </w:r>
    </w:p>
    <w:tbl>
      <w:tblPr>
        <w:tblStyle w:val="TableGrid"/>
        <w:tblW w:w="5000" w:type="pct"/>
        <w:tblLook w:val="04A0" w:firstRow="1" w:lastRow="0" w:firstColumn="1" w:lastColumn="0" w:noHBand="0" w:noVBand="1"/>
      </w:tblPr>
      <w:tblGrid>
        <w:gridCol w:w="4675"/>
        <w:gridCol w:w="4675"/>
      </w:tblGrid>
      <w:tr w:rsidR="00D91337" w14:paraId="1A6A9195" w14:textId="77777777" w:rsidTr="00283533">
        <w:tc>
          <w:tcPr>
            <w:tcW w:w="5000" w:type="pct"/>
            <w:gridSpan w:val="2"/>
            <w:tcBorders>
              <w:top w:val="single" w:sz="4" w:space="0" w:color="auto"/>
              <w:left w:val="single" w:sz="4" w:space="0" w:color="auto"/>
              <w:bottom w:val="single" w:sz="4" w:space="0" w:color="auto"/>
              <w:right w:val="single" w:sz="4" w:space="0" w:color="auto"/>
            </w:tcBorders>
            <w:hideMark/>
          </w:tcPr>
          <w:p w14:paraId="02232C63" w14:textId="77777777" w:rsidR="00D91337" w:rsidRDefault="00D91337" w:rsidP="00283533">
            <w:pPr>
              <w:rPr>
                <w:b/>
                <w:bCs/>
              </w:rPr>
            </w:pPr>
            <w:commentRangeStart w:id="8"/>
            <w:r>
              <w:rPr>
                <w:b/>
                <w:bCs/>
              </w:rPr>
              <w:t>NO</w:t>
            </w:r>
            <w:r>
              <w:rPr>
                <w:b/>
                <w:bCs/>
                <w:vertAlign w:val="subscript"/>
              </w:rPr>
              <w:t>2</w:t>
            </w:r>
            <w:r>
              <w:rPr>
                <w:b/>
                <w:bCs/>
              </w:rPr>
              <w:t xml:space="preserve"> </w:t>
            </w:r>
            <w:commentRangeEnd w:id="8"/>
            <w:r w:rsidR="007A750E">
              <w:rPr>
                <w:rStyle w:val="CommentReference"/>
              </w:rPr>
              <w:commentReference w:id="8"/>
            </w:r>
            <w:r>
              <w:rPr>
                <w:rFonts w:cstheme="minorHAnsi"/>
                <w:b/>
                <w:bCs/>
              </w:rPr>
              <w:t>µ</w:t>
            </w:r>
            <w:r>
              <w:rPr>
                <w:b/>
                <w:bCs/>
              </w:rPr>
              <w:t>g/m</w:t>
            </w:r>
            <w:r>
              <w:rPr>
                <w:b/>
                <w:bCs/>
                <w:vertAlign w:val="superscript"/>
              </w:rPr>
              <w:t>3</w:t>
            </w:r>
          </w:p>
        </w:tc>
      </w:tr>
      <w:tr w:rsidR="00D91337" w14:paraId="746257F3" w14:textId="77777777" w:rsidTr="00283533">
        <w:tc>
          <w:tcPr>
            <w:tcW w:w="2500" w:type="pct"/>
            <w:tcBorders>
              <w:top w:val="single" w:sz="4" w:space="0" w:color="auto"/>
              <w:left w:val="single" w:sz="4" w:space="0" w:color="auto"/>
              <w:bottom w:val="single" w:sz="4" w:space="0" w:color="auto"/>
              <w:right w:val="single" w:sz="4" w:space="0" w:color="auto"/>
            </w:tcBorders>
            <w:hideMark/>
          </w:tcPr>
          <w:p w14:paraId="055FBCC7" w14:textId="77777777" w:rsidR="00D91337" w:rsidRDefault="00D91337" w:rsidP="00283533">
            <w:r>
              <w:t>Mean</w:t>
            </w:r>
          </w:p>
        </w:tc>
        <w:tc>
          <w:tcPr>
            <w:tcW w:w="2500" w:type="pct"/>
            <w:tcBorders>
              <w:top w:val="single" w:sz="4" w:space="0" w:color="auto"/>
              <w:left w:val="single" w:sz="4" w:space="0" w:color="auto"/>
              <w:bottom w:val="single" w:sz="4" w:space="0" w:color="auto"/>
              <w:right w:val="single" w:sz="4" w:space="0" w:color="auto"/>
            </w:tcBorders>
            <w:hideMark/>
          </w:tcPr>
          <w:p w14:paraId="44D9D8E3" w14:textId="77777777" w:rsidR="00D91337" w:rsidRDefault="00D91337" w:rsidP="00283533">
            <w:pPr>
              <w:rPr>
                <w:b/>
                <w:bCs/>
              </w:rPr>
            </w:pPr>
            <w:r>
              <w:rPr>
                <w:b/>
                <w:bCs/>
              </w:rPr>
              <w:t>13.3</w:t>
            </w:r>
          </w:p>
        </w:tc>
      </w:tr>
      <w:tr w:rsidR="00D91337" w14:paraId="025EBFAA" w14:textId="77777777" w:rsidTr="00283533">
        <w:tc>
          <w:tcPr>
            <w:tcW w:w="2500" w:type="pct"/>
            <w:tcBorders>
              <w:top w:val="single" w:sz="4" w:space="0" w:color="auto"/>
              <w:left w:val="single" w:sz="4" w:space="0" w:color="auto"/>
              <w:bottom w:val="single" w:sz="4" w:space="0" w:color="auto"/>
              <w:right w:val="single" w:sz="4" w:space="0" w:color="auto"/>
            </w:tcBorders>
            <w:hideMark/>
          </w:tcPr>
          <w:p w14:paraId="7BD4FD29" w14:textId="77777777" w:rsidR="00D91337" w:rsidRDefault="00D91337" w:rsidP="00283533">
            <w:r>
              <w:t>Min</w:t>
            </w:r>
          </w:p>
        </w:tc>
        <w:tc>
          <w:tcPr>
            <w:tcW w:w="2500" w:type="pct"/>
            <w:tcBorders>
              <w:top w:val="single" w:sz="4" w:space="0" w:color="auto"/>
              <w:left w:val="single" w:sz="4" w:space="0" w:color="auto"/>
              <w:bottom w:val="single" w:sz="4" w:space="0" w:color="auto"/>
              <w:right w:val="single" w:sz="4" w:space="0" w:color="auto"/>
            </w:tcBorders>
            <w:hideMark/>
          </w:tcPr>
          <w:p w14:paraId="3500FFB6" w14:textId="77777777" w:rsidR="00D91337" w:rsidRDefault="00D91337" w:rsidP="00283533">
            <w:pPr>
              <w:rPr>
                <w:b/>
                <w:bCs/>
              </w:rPr>
            </w:pPr>
            <w:r>
              <w:rPr>
                <w:b/>
                <w:bCs/>
              </w:rPr>
              <w:t xml:space="preserve">1.5  </w:t>
            </w:r>
          </w:p>
        </w:tc>
      </w:tr>
      <w:tr w:rsidR="00D91337" w14:paraId="0527C076" w14:textId="77777777" w:rsidTr="00283533">
        <w:tc>
          <w:tcPr>
            <w:tcW w:w="2500" w:type="pct"/>
            <w:tcBorders>
              <w:top w:val="single" w:sz="4" w:space="0" w:color="auto"/>
              <w:left w:val="single" w:sz="4" w:space="0" w:color="auto"/>
              <w:bottom w:val="single" w:sz="4" w:space="0" w:color="auto"/>
              <w:right w:val="single" w:sz="4" w:space="0" w:color="auto"/>
            </w:tcBorders>
            <w:hideMark/>
          </w:tcPr>
          <w:p w14:paraId="07EB885F" w14:textId="77777777" w:rsidR="00D91337" w:rsidRDefault="00D91337" w:rsidP="00283533">
            <w:r>
              <w:t>25%</w:t>
            </w:r>
          </w:p>
        </w:tc>
        <w:tc>
          <w:tcPr>
            <w:tcW w:w="2500" w:type="pct"/>
            <w:tcBorders>
              <w:top w:val="single" w:sz="4" w:space="0" w:color="auto"/>
              <w:left w:val="single" w:sz="4" w:space="0" w:color="auto"/>
              <w:bottom w:val="single" w:sz="4" w:space="0" w:color="auto"/>
              <w:right w:val="single" w:sz="4" w:space="0" w:color="auto"/>
            </w:tcBorders>
            <w:hideMark/>
          </w:tcPr>
          <w:p w14:paraId="71DB4D0C" w14:textId="77777777" w:rsidR="00D91337" w:rsidRDefault="00D91337" w:rsidP="00283533">
            <w:pPr>
              <w:rPr>
                <w:b/>
                <w:bCs/>
              </w:rPr>
            </w:pPr>
            <w:r>
              <w:rPr>
                <w:b/>
                <w:bCs/>
              </w:rPr>
              <w:t>7.9</w:t>
            </w:r>
          </w:p>
        </w:tc>
      </w:tr>
      <w:tr w:rsidR="00D91337" w14:paraId="2C39C1C8" w14:textId="77777777" w:rsidTr="00283533">
        <w:tc>
          <w:tcPr>
            <w:tcW w:w="2500" w:type="pct"/>
            <w:tcBorders>
              <w:top w:val="single" w:sz="4" w:space="0" w:color="auto"/>
              <w:left w:val="single" w:sz="4" w:space="0" w:color="auto"/>
              <w:bottom w:val="single" w:sz="4" w:space="0" w:color="auto"/>
              <w:right w:val="single" w:sz="4" w:space="0" w:color="auto"/>
            </w:tcBorders>
            <w:hideMark/>
          </w:tcPr>
          <w:p w14:paraId="610F23D7" w14:textId="77777777" w:rsidR="00D91337" w:rsidRDefault="00D91337" w:rsidP="00283533">
            <w:r>
              <w:t>50%</w:t>
            </w:r>
          </w:p>
        </w:tc>
        <w:tc>
          <w:tcPr>
            <w:tcW w:w="2500" w:type="pct"/>
            <w:tcBorders>
              <w:top w:val="single" w:sz="4" w:space="0" w:color="auto"/>
              <w:left w:val="single" w:sz="4" w:space="0" w:color="auto"/>
              <w:bottom w:val="single" w:sz="4" w:space="0" w:color="auto"/>
              <w:right w:val="single" w:sz="4" w:space="0" w:color="auto"/>
            </w:tcBorders>
            <w:hideMark/>
          </w:tcPr>
          <w:p w14:paraId="1CDED90E" w14:textId="77777777" w:rsidR="00D91337" w:rsidRDefault="00D91337" w:rsidP="00283533">
            <w:pPr>
              <w:rPr>
                <w:b/>
                <w:bCs/>
              </w:rPr>
            </w:pPr>
            <w:r>
              <w:rPr>
                <w:b/>
                <w:bCs/>
              </w:rPr>
              <w:t>11.4</w:t>
            </w:r>
          </w:p>
        </w:tc>
      </w:tr>
      <w:tr w:rsidR="00D91337" w14:paraId="2D649A9B" w14:textId="77777777" w:rsidTr="00283533">
        <w:trPr>
          <w:trHeight w:val="70"/>
        </w:trPr>
        <w:tc>
          <w:tcPr>
            <w:tcW w:w="2500" w:type="pct"/>
            <w:tcBorders>
              <w:top w:val="single" w:sz="4" w:space="0" w:color="auto"/>
              <w:left w:val="single" w:sz="4" w:space="0" w:color="auto"/>
              <w:bottom w:val="single" w:sz="4" w:space="0" w:color="auto"/>
              <w:right w:val="single" w:sz="4" w:space="0" w:color="auto"/>
            </w:tcBorders>
            <w:hideMark/>
          </w:tcPr>
          <w:p w14:paraId="3ECBEB60" w14:textId="77777777" w:rsidR="00D91337" w:rsidRDefault="00D91337" w:rsidP="00283533">
            <w:r>
              <w:t>75%</w:t>
            </w:r>
          </w:p>
        </w:tc>
        <w:tc>
          <w:tcPr>
            <w:tcW w:w="2500" w:type="pct"/>
            <w:tcBorders>
              <w:top w:val="single" w:sz="4" w:space="0" w:color="auto"/>
              <w:left w:val="single" w:sz="4" w:space="0" w:color="auto"/>
              <w:bottom w:val="single" w:sz="4" w:space="0" w:color="auto"/>
              <w:right w:val="single" w:sz="4" w:space="0" w:color="auto"/>
            </w:tcBorders>
            <w:hideMark/>
          </w:tcPr>
          <w:p w14:paraId="301193EC" w14:textId="77777777" w:rsidR="00D91337" w:rsidRDefault="00D91337" w:rsidP="00283533">
            <w:pPr>
              <w:rPr>
                <w:b/>
                <w:bCs/>
              </w:rPr>
            </w:pPr>
            <w:r>
              <w:rPr>
                <w:b/>
                <w:bCs/>
              </w:rPr>
              <w:t>16.6</w:t>
            </w:r>
          </w:p>
        </w:tc>
      </w:tr>
      <w:tr w:rsidR="00D91337" w14:paraId="3D6391BA" w14:textId="77777777" w:rsidTr="00283533">
        <w:tc>
          <w:tcPr>
            <w:tcW w:w="2500" w:type="pct"/>
            <w:tcBorders>
              <w:top w:val="single" w:sz="4" w:space="0" w:color="auto"/>
              <w:left w:val="single" w:sz="4" w:space="0" w:color="auto"/>
              <w:bottom w:val="single" w:sz="4" w:space="0" w:color="auto"/>
              <w:right w:val="single" w:sz="4" w:space="0" w:color="auto"/>
            </w:tcBorders>
            <w:hideMark/>
          </w:tcPr>
          <w:p w14:paraId="078BE5EF" w14:textId="77777777" w:rsidR="00D91337" w:rsidRDefault="00D91337" w:rsidP="00283533">
            <w:r>
              <w:t>Max</w:t>
            </w:r>
          </w:p>
        </w:tc>
        <w:tc>
          <w:tcPr>
            <w:tcW w:w="2500" w:type="pct"/>
            <w:tcBorders>
              <w:top w:val="single" w:sz="4" w:space="0" w:color="auto"/>
              <w:left w:val="single" w:sz="4" w:space="0" w:color="auto"/>
              <w:bottom w:val="single" w:sz="4" w:space="0" w:color="auto"/>
              <w:right w:val="single" w:sz="4" w:space="0" w:color="auto"/>
            </w:tcBorders>
            <w:hideMark/>
          </w:tcPr>
          <w:p w14:paraId="1D00A917" w14:textId="77777777" w:rsidR="00D91337" w:rsidRDefault="00D91337" w:rsidP="00283533">
            <w:pPr>
              <w:rPr>
                <w:b/>
                <w:bCs/>
              </w:rPr>
            </w:pPr>
            <w:r>
              <w:rPr>
                <w:b/>
                <w:bCs/>
              </w:rPr>
              <w:t>58.3</w:t>
            </w:r>
          </w:p>
        </w:tc>
      </w:tr>
    </w:tbl>
    <w:p w14:paraId="2FDA5327" w14:textId="77777777" w:rsidR="00D91337" w:rsidRDefault="00D91337" w:rsidP="00D91337">
      <w:pPr>
        <w:rPr>
          <w:b/>
          <w:bCs/>
        </w:rPr>
      </w:pPr>
    </w:p>
    <w:p w14:paraId="65B4DD0D" w14:textId="77777777" w:rsidR="00D91337" w:rsidRDefault="00D91337" w:rsidP="00D91337">
      <w:pPr>
        <w:pStyle w:val="ListParagraph"/>
        <w:numPr>
          <w:ilvl w:val="0"/>
          <w:numId w:val="13"/>
        </w:numPr>
        <w:spacing w:line="256" w:lineRule="auto"/>
        <w:rPr>
          <w:b/>
          <w:bCs/>
        </w:rPr>
      </w:pPr>
      <w:r>
        <w:rPr>
          <w:b/>
          <w:bCs/>
        </w:rPr>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D91337" w14:paraId="290C126B" w14:textId="77777777" w:rsidTr="00283533">
        <w:tc>
          <w:tcPr>
            <w:tcW w:w="953" w:type="pct"/>
            <w:tcBorders>
              <w:top w:val="single" w:sz="4" w:space="0" w:color="auto"/>
              <w:left w:val="single" w:sz="4" w:space="0" w:color="auto"/>
              <w:bottom w:val="single" w:sz="4" w:space="0" w:color="auto"/>
              <w:right w:val="single" w:sz="4" w:space="0" w:color="auto"/>
            </w:tcBorders>
          </w:tcPr>
          <w:p w14:paraId="66912C6A" w14:textId="77777777" w:rsidR="00D91337" w:rsidRDefault="00D91337" w:rsidP="00283533"/>
        </w:tc>
        <w:tc>
          <w:tcPr>
            <w:tcW w:w="1246" w:type="pct"/>
            <w:tcBorders>
              <w:top w:val="single" w:sz="4" w:space="0" w:color="auto"/>
              <w:left w:val="single" w:sz="4" w:space="0" w:color="auto"/>
              <w:bottom w:val="single" w:sz="4" w:space="0" w:color="auto"/>
              <w:right w:val="single" w:sz="4" w:space="0" w:color="auto"/>
            </w:tcBorders>
          </w:tcPr>
          <w:p w14:paraId="6A61BF8A" w14:textId="77777777" w:rsidR="00D91337" w:rsidRDefault="00D91337" w:rsidP="00283533"/>
        </w:tc>
        <w:tc>
          <w:tcPr>
            <w:tcW w:w="592" w:type="pct"/>
            <w:tcBorders>
              <w:top w:val="single" w:sz="4" w:space="0" w:color="auto"/>
              <w:left w:val="single" w:sz="4" w:space="0" w:color="auto"/>
              <w:bottom w:val="single" w:sz="4" w:space="0" w:color="auto"/>
              <w:right w:val="single" w:sz="4" w:space="0" w:color="auto"/>
            </w:tcBorders>
            <w:hideMark/>
          </w:tcPr>
          <w:p w14:paraId="42FDF397" w14:textId="77777777" w:rsidR="00D91337" w:rsidRDefault="00D91337" w:rsidP="00283533">
            <w:pPr>
              <w:rPr>
                <w:b/>
                <w:bCs/>
              </w:rPr>
            </w:pPr>
            <w:r>
              <w:rPr>
                <w:b/>
                <w:bCs/>
              </w:rPr>
              <w:t>Mean</w:t>
            </w:r>
          </w:p>
        </w:tc>
        <w:tc>
          <w:tcPr>
            <w:tcW w:w="797" w:type="pct"/>
            <w:tcBorders>
              <w:top w:val="single" w:sz="4" w:space="0" w:color="auto"/>
              <w:left w:val="single" w:sz="4" w:space="0" w:color="auto"/>
              <w:bottom w:val="single" w:sz="4" w:space="0" w:color="auto"/>
              <w:right w:val="single" w:sz="4" w:space="0" w:color="auto"/>
            </w:tcBorders>
            <w:hideMark/>
          </w:tcPr>
          <w:p w14:paraId="2376B542" w14:textId="77777777" w:rsidR="00D91337" w:rsidRDefault="00D91337" w:rsidP="00283533">
            <w:pPr>
              <w:rPr>
                <w:b/>
                <w:bCs/>
              </w:rPr>
            </w:pPr>
            <w:r>
              <w:rPr>
                <w:b/>
                <w:bCs/>
              </w:rPr>
              <w:t>Min</w:t>
            </w:r>
          </w:p>
        </w:tc>
        <w:tc>
          <w:tcPr>
            <w:tcW w:w="706" w:type="pct"/>
            <w:tcBorders>
              <w:top w:val="single" w:sz="4" w:space="0" w:color="auto"/>
              <w:left w:val="single" w:sz="4" w:space="0" w:color="auto"/>
              <w:bottom w:val="single" w:sz="4" w:space="0" w:color="auto"/>
              <w:right w:val="single" w:sz="4" w:space="0" w:color="auto"/>
            </w:tcBorders>
            <w:hideMark/>
          </w:tcPr>
          <w:p w14:paraId="1C1470CE" w14:textId="77777777" w:rsidR="00D91337" w:rsidRDefault="00D91337" w:rsidP="00283533">
            <w:pPr>
              <w:rPr>
                <w:b/>
                <w:bCs/>
              </w:rPr>
            </w:pPr>
            <w:r>
              <w:rPr>
                <w:b/>
                <w:bCs/>
              </w:rPr>
              <w:t>Median</w:t>
            </w:r>
          </w:p>
        </w:tc>
        <w:tc>
          <w:tcPr>
            <w:tcW w:w="706" w:type="pct"/>
            <w:tcBorders>
              <w:top w:val="single" w:sz="4" w:space="0" w:color="auto"/>
              <w:left w:val="single" w:sz="4" w:space="0" w:color="auto"/>
              <w:bottom w:val="single" w:sz="4" w:space="0" w:color="auto"/>
              <w:right w:val="single" w:sz="4" w:space="0" w:color="auto"/>
            </w:tcBorders>
            <w:hideMark/>
          </w:tcPr>
          <w:p w14:paraId="573861C8" w14:textId="77777777" w:rsidR="00D91337" w:rsidRDefault="00D91337" w:rsidP="00283533">
            <w:pPr>
              <w:rPr>
                <w:b/>
                <w:bCs/>
              </w:rPr>
            </w:pPr>
            <w:r>
              <w:rPr>
                <w:b/>
                <w:bCs/>
              </w:rPr>
              <w:t>Max</w:t>
            </w:r>
          </w:p>
        </w:tc>
      </w:tr>
      <w:tr w:rsidR="00D91337" w14:paraId="7698FBD2" w14:textId="77777777" w:rsidTr="00283533">
        <w:tc>
          <w:tcPr>
            <w:tcW w:w="953" w:type="pct"/>
            <w:tcBorders>
              <w:top w:val="single" w:sz="4" w:space="0" w:color="auto"/>
              <w:left w:val="single" w:sz="4" w:space="0" w:color="auto"/>
              <w:bottom w:val="single" w:sz="4" w:space="0" w:color="auto"/>
              <w:right w:val="single" w:sz="4" w:space="0" w:color="auto"/>
            </w:tcBorders>
            <w:hideMark/>
          </w:tcPr>
          <w:p w14:paraId="4F2B67C4" w14:textId="77777777" w:rsidR="00D91337" w:rsidRDefault="00D91337" w:rsidP="00283533">
            <w:pPr>
              <w:rPr>
                <w:b/>
                <w:bCs/>
              </w:rPr>
            </w:pPr>
            <w:r>
              <w:rPr>
                <w:b/>
                <w:bCs/>
              </w:rPr>
              <w:t>Total</w:t>
            </w:r>
          </w:p>
        </w:tc>
        <w:tc>
          <w:tcPr>
            <w:tcW w:w="1246" w:type="pct"/>
            <w:tcBorders>
              <w:top w:val="single" w:sz="4" w:space="0" w:color="auto"/>
              <w:left w:val="single" w:sz="4" w:space="0" w:color="auto"/>
              <w:bottom w:val="single" w:sz="4" w:space="0" w:color="auto"/>
              <w:right w:val="single" w:sz="4" w:space="0" w:color="auto"/>
            </w:tcBorders>
          </w:tcPr>
          <w:p w14:paraId="4F389C53" w14:textId="77777777" w:rsidR="00D91337" w:rsidRDefault="00D91337" w:rsidP="00283533">
            <w:pPr>
              <w:rPr>
                <w:b/>
                <w:bCs/>
              </w:rPr>
            </w:pPr>
          </w:p>
        </w:tc>
        <w:tc>
          <w:tcPr>
            <w:tcW w:w="592" w:type="pct"/>
            <w:tcBorders>
              <w:top w:val="single" w:sz="4" w:space="0" w:color="auto"/>
              <w:left w:val="single" w:sz="4" w:space="0" w:color="auto"/>
              <w:bottom w:val="single" w:sz="4" w:space="0" w:color="auto"/>
              <w:right w:val="single" w:sz="4" w:space="0" w:color="auto"/>
            </w:tcBorders>
            <w:hideMark/>
          </w:tcPr>
          <w:p w14:paraId="49D1F8FD" w14:textId="77777777" w:rsidR="00D91337" w:rsidRDefault="00D91337" w:rsidP="00283533">
            <w:r>
              <w:t>13.3</w:t>
            </w:r>
          </w:p>
        </w:tc>
        <w:tc>
          <w:tcPr>
            <w:tcW w:w="797" w:type="pct"/>
            <w:tcBorders>
              <w:top w:val="single" w:sz="4" w:space="0" w:color="auto"/>
              <w:left w:val="single" w:sz="4" w:space="0" w:color="auto"/>
              <w:bottom w:val="single" w:sz="4" w:space="0" w:color="auto"/>
              <w:right w:val="single" w:sz="4" w:space="0" w:color="auto"/>
            </w:tcBorders>
            <w:hideMark/>
          </w:tcPr>
          <w:p w14:paraId="1749DDC6" w14:textId="77777777" w:rsidR="00D91337" w:rsidRDefault="00D91337" w:rsidP="00283533">
            <w:r>
              <w:t>1.5</w:t>
            </w:r>
          </w:p>
        </w:tc>
        <w:tc>
          <w:tcPr>
            <w:tcW w:w="706" w:type="pct"/>
            <w:tcBorders>
              <w:top w:val="single" w:sz="4" w:space="0" w:color="auto"/>
              <w:left w:val="single" w:sz="4" w:space="0" w:color="auto"/>
              <w:bottom w:val="single" w:sz="4" w:space="0" w:color="auto"/>
              <w:right w:val="single" w:sz="4" w:space="0" w:color="auto"/>
            </w:tcBorders>
            <w:hideMark/>
          </w:tcPr>
          <w:p w14:paraId="07CDC2EF" w14:textId="77777777" w:rsidR="00D91337" w:rsidRDefault="00D91337" w:rsidP="00283533">
            <w:r>
              <w:t>11.4</w:t>
            </w:r>
          </w:p>
        </w:tc>
        <w:tc>
          <w:tcPr>
            <w:tcW w:w="706" w:type="pct"/>
            <w:tcBorders>
              <w:top w:val="single" w:sz="4" w:space="0" w:color="auto"/>
              <w:left w:val="single" w:sz="4" w:space="0" w:color="auto"/>
              <w:bottom w:val="single" w:sz="4" w:space="0" w:color="auto"/>
              <w:right w:val="single" w:sz="4" w:space="0" w:color="auto"/>
            </w:tcBorders>
            <w:hideMark/>
          </w:tcPr>
          <w:p w14:paraId="7BBC01AB" w14:textId="77777777" w:rsidR="00D91337" w:rsidRDefault="00D91337" w:rsidP="00283533">
            <w:r>
              <w:t>58.3</w:t>
            </w:r>
          </w:p>
        </w:tc>
      </w:tr>
      <w:tr w:rsidR="00D91337" w14:paraId="256B12D1" w14:textId="77777777" w:rsidTr="00283533">
        <w:tc>
          <w:tcPr>
            <w:tcW w:w="953" w:type="pct"/>
            <w:vMerge w:val="restart"/>
            <w:tcBorders>
              <w:top w:val="single" w:sz="4" w:space="0" w:color="auto"/>
              <w:left w:val="single" w:sz="4" w:space="0" w:color="auto"/>
              <w:bottom w:val="single" w:sz="4" w:space="0" w:color="auto"/>
              <w:right w:val="single" w:sz="4" w:space="0" w:color="auto"/>
            </w:tcBorders>
            <w:vAlign w:val="center"/>
            <w:hideMark/>
          </w:tcPr>
          <w:p w14:paraId="6601AD7C" w14:textId="77777777" w:rsidR="00D91337" w:rsidRDefault="00D91337" w:rsidP="00283533">
            <w:pPr>
              <w:rPr>
                <w:b/>
                <w:bCs/>
              </w:rPr>
            </w:pPr>
            <w:r>
              <w:rPr>
                <w:b/>
                <w:bCs/>
              </w:rPr>
              <w:t>By living location</w:t>
            </w:r>
          </w:p>
        </w:tc>
        <w:tc>
          <w:tcPr>
            <w:tcW w:w="1246" w:type="pct"/>
            <w:tcBorders>
              <w:top w:val="single" w:sz="4" w:space="0" w:color="auto"/>
              <w:left w:val="single" w:sz="4" w:space="0" w:color="auto"/>
              <w:bottom w:val="single" w:sz="4" w:space="0" w:color="auto"/>
              <w:right w:val="single" w:sz="4" w:space="0" w:color="auto"/>
            </w:tcBorders>
            <w:vAlign w:val="bottom"/>
            <w:hideMark/>
          </w:tcPr>
          <w:p w14:paraId="6969542C" w14:textId="77777777" w:rsidR="00D91337" w:rsidRDefault="00D91337" w:rsidP="00283533">
            <w:pPr>
              <w:rPr>
                <w:b/>
                <w:bCs/>
              </w:rPr>
            </w:pPr>
            <w:r>
              <w:rPr>
                <w:rFonts w:ascii="Calibri" w:hAnsi="Calibri" w:cs="Calibri"/>
                <w:b/>
                <w:bCs/>
                <w:color w:val="000000"/>
              </w:rPr>
              <w:t>Rural</w:t>
            </w:r>
          </w:p>
        </w:tc>
        <w:tc>
          <w:tcPr>
            <w:tcW w:w="592" w:type="pct"/>
            <w:tcBorders>
              <w:top w:val="single" w:sz="4" w:space="0" w:color="auto"/>
              <w:left w:val="single" w:sz="4" w:space="0" w:color="auto"/>
              <w:bottom w:val="single" w:sz="4" w:space="0" w:color="auto"/>
              <w:right w:val="single" w:sz="4" w:space="0" w:color="auto"/>
            </w:tcBorders>
          </w:tcPr>
          <w:p w14:paraId="08CF0BEE" w14:textId="77777777" w:rsidR="00D91337" w:rsidRDefault="00D91337" w:rsidP="00283533"/>
        </w:tc>
        <w:tc>
          <w:tcPr>
            <w:tcW w:w="797" w:type="pct"/>
            <w:tcBorders>
              <w:top w:val="single" w:sz="4" w:space="0" w:color="auto"/>
              <w:left w:val="single" w:sz="4" w:space="0" w:color="auto"/>
              <w:bottom w:val="single" w:sz="4" w:space="0" w:color="auto"/>
              <w:right w:val="single" w:sz="4" w:space="0" w:color="auto"/>
            </w:tcBorders>
          </w:tcPr>
          <w:p w14:paraId="0A096B2D"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26615C4A"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001E4C8B" w14:textId="77777777" w:rsidR="00D91337" w:rsidRDefault="00D91337" w:rsidP="00283533"/>
        </w:tc>
      </w:tr>
      <w:tr w:rsidR="00D91337" w14:paraId="0100767B"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17BD96C0" w14:textId="77777777" w:rsidR="00D91337" w:rsidRDefault="00D91337" w:rsidP="00283533">
            <w:pPr>
              <w:rPr>
                <w:b/>
                <w:bCs/>
              </w:rPr>
            </w:pPr>
          </w:p>
        </w:tc>
        <w:tc>
          <w:tcPr>
            <w:tcW w:w="1246" w:type="pct"/>
            <w:tcBorders>
              <w:top w:val="single" w:sz="4" w:space="0" w:color="auto"/>
              <w:left w:val="single" w:sz="4" w:space="0" w:color="auto"/>
              <w:bottom w:val="single" w:sz="4" w:space="0" w:color="auto"/>
              <w:right w:val="single" w:sz="4" w:space="0" w:color="auto"/>
            </w:tcBorders>
            <w:vAlign w:val="bottom"/>
            <w:hideMark/>
          </w:tcPr>
          <w:p w14:paraId="5F4CF5CD" w14:textId="77777777" w:rsidR="00D91337" w:rsidRDefault="00D91337" w:rsidP="00283533">
            <w:pPr>
              <w:rPr>
                <w:b/>
                <w:bCs/>
              </w:rPr>
            </w:pPr>
            <w:r>
              <w:rPr>
                <w:rFonts w:ascii="Calibri" w:hAnsi="Calibri" w:cs="Calibri"/>
                <w:b/>
                <w:bCs/>
                <w:color w:val="000000"/>
              </w:rPr>
              <w:t>Urban cluster</w:t>
            </w:r>
          </w:p>
        </w:tc>
        <w:tc>
          <w:tcPr>
            <w:tcW w:w="592" w:type="pct"/>
            <w:tcBorders>
              <w:top w:val="single" w:sz="4" w:space="0" w:color="auto"/>
              <w:left w:val="single" w:sz="4" w:space="0" w:color="auto"/>
              <w:bottom w:val="single" w:sz="4" w:space="0" w:color="auto"/>
              <w:right w:val="single" w:sz="4" w:space="0" w:color="auto"/>
            </w:tcBorders>
          </w:tcPr>
          <w:p w14:paraId="267EA034" w14:textId="77777777" w:rsidR="00D91337" w:rsidRDefault="00D91337" w:rsidP="00283533"/>
        </w:tc>
        <w:tc>
          <w:tcPr>
            <w:tcW w:w="797" w:type="pct"/>
            <w:tcBorders>
              <w:top w:val="single" w:sz="4" w:space="0" w:color="auto"/>
              <w:left w:val="single" w:sz="4" w:space="0" w:color="auto"/>
              <w:bottom w:val="single" w:sz="4" w:space="0" w:color="auto"/>
              <w:right w:val="single" w:sz="4" w:space="0" w:color="auto"/>
            </w:tcBorders>
          </w:tcPr>
          <w:p w14:paraId="62D49F7D"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11F76BE2"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5BF27F09" w14:textId="77777777" w:rsidR="00D91337" w:rsidRDefault="00D91337" w:rsidP="00283533"/>
        </w:tc>
      </w:tr>
      <w:tr w:rsidR="00D91337" w14:paraId="52557F74"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09CE09FB" w14:textId="77777777" w:rsidR="00D91337" w:rsidRDefault="00D91337" w:rsidP="00283533">
            <w:pPr>
              <w:rPr>
                <w:b/>
                <w:bCs/>
              </w:rPr>
            </w:pPr>
          </w:p>
        </w:tc>
        <w:tc>
          <w:tcPr>
            <w:tcW w:w="1246" w:type="pct"/>
            <w:tcBorders>
              <w:top w:val="single" w:sz="4" w:space="0" w:color="auto"/>
              <w:left w:val="single" w:sz="4" w:space="0" w:color="auto"/>
              <w:bottom w:val="single" w:sz="4" w:space="0" w:color="auto"/>
              <w:right w:val="single" w:sz="4" w:space="0" w:color="auto"/>
            </w:tcBorders>
            <w:vAlign w:val="bottom"/>
            <w:hideMark/>
          </w:tcPr>
          <w:p w14:paraId="406185A0" w14:textId="77777777" w:rsidR="00D91337" w:rsidRDefault="00D91337" w:rsidP="00283533">
            <w:pPr>
              <w:rPr>
                <w:b/>
                <w:bCs/>
              </w:rPr>
            </w:pPr>
            <w:r>
              <w:rPr>
                <w:rFonts w:ascii="Calibri" w:hAnsi="Calibri" w:cs="Calibri"/>
                <w:b/>
                <w:bCs/>
                <w:color w:val="000000"/>
              </w:rPr>
              <w:t>Urbanized area</w:t>
            </w:r>
          </w:p>
        </w:tc>
        <w:tc>
          <w:tcPr>
            <w:tcW w:w="592" w:type="pct"/>
            <w:tcBorders>
              <w:top w:val="single" w:sz="4" w:space="0" w:color="auto"/>
              <w:left w:val="single" w:sz="4" w:space="0" w:color="auto"/>
              <w:bottom w:val="single" w:sz="4" w:space="0" w:color="auto"/>
              <w:right w:val="single" w:sz="4" w:space="0" w:color="auto"/>
            </w:tcBorders>
          </w:tcPr>
          <w:p w14:paraId="78502D3E" w14:textId="77777777" w:rsidR="00D91337" w:rsidRDefault="00D91337" w:rsidP="00283533"/>
        </w:tc>
        <w:tc>
          <w:tcPr>
            <w:tcW w:w="797" w:type="pct"/>
            <w:tcBorders>
              <w:top w:val="single" w:sz="4" w:space="0" w:color="auto"/>
              <w:left w:val="single" w:sz="4" w:space="0" w:color="auto"/>
              <w:bottom w:val="single" w:sz="4" w:space="0" w:color="auto"/>
              <w:right w:val="single" w:sz="4" w:space="0" w:color="auto"/>
            </w:tcBorders>
          </w:tcPr>
          <w:p w14:paraId="36E48B13"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78B832F0" w14:textId="77777777" w:rsidR="00D91337" w:rsidRDefault="00D91337" w:rsidP="00283533"/>
        </w:tc>
        <w:tc>
          <w:tcPr>
            <w:tcW w:w="706" w:type="pct"/>
            <w:tcBorders>
              <w:top w:val="single" w:sz="4" w:space="0" w:color="auto"/>
              <w:left w:val="single" w:sz="4" w:space="0" w:color="auto"/>
              <w:bottom w:val="single" w:sz="4" w:space="0" w:color="auto"/>
              <w:right w:val="single" w:sz="4" w:space="0" w:color="auto"/>
            </w:tcBorders>
          </w:tcPr>
          <w:p w14:paraId="4D8715A0" w14:textId="77777777" w:rsidR="00D91337" w:rsidRDefault="00D91337" w:rsidP="00283533"/>
        </w:tc>
      </w:tr>
      <w:tr w:rsidR="00015C82" w14:paraId="7F63F9CA" w14:textId="77777777" w:rsidTr="00283533">
        <w:tc>
          <w:tcPr>
            <w:tcW w:w="953" w:type="pct"/>
            <w:vMerge w:val="restart"/>
            <w:tcBorders>
              <w:top w:val="single" w:sz="4" w:space="0" w:color="auto"/>
              <w:left w:val="single" w:sz="4" w:space="0" w:color="auto"/>
              <w:bottom w:val="single" w:sz="4" w:space="0" w:color="auto"/>
              <w:right w:val="single" w:sz="4" w:space="0" w:color="auto"/>
            </w:tcBorders>
            <w:vAlign w:val="center"/>
            <w:hideMark/>
          </w:tcPr>
          <w:p w14:paraId="3507674C" w14:textId="77777777" w:rsidR="00015C82" w:rsidRDefault="00015C82" w:rsidP="00015C82">
            <w:pPr>
              <w:rPr>
                <w:b/>
                <w:bCs/>
              </w:rPr>
            </w:pPr>
            <w:r>
              <w:rPr>
                <w:b/>
                <w:bCs/>
              </w:rPr>
              <w:t>By median household income</w:t>
            </w:r>
          </w:p>
        </w:tc>
        <w:tc>
          <w:tcPr>
            <w:tcW w:w="1246" w:type="pct"/>
            <w:tcBorders>
              <w:top w:val="single" w:sz="4" w:space="0" w:color="auto"/>
              <w:left w:val="single" w:sz="4" w:space="0" w:color="auto"/>
              <w:bottom w:val="single" w:sz="4" w:space="0" w:color="auto"/>
              <w:right w:val="single" w:sz="4" w:space="0" w:color="auto"/>
            </w:tcBorders>
            <w:hideMark/>
          </w:tcPr>
          <w:p w14:paraId="7812A67F" w14:textId="4258BA81" w:rsidR="00015C82" w:rsidRDefault="00015C82" w:rsidP="00015C82">
            <w:pPr>
              <w:rPr>
                <w:b/>
                <w:bCs/>
              </w:rPr>
            </w:pPr>
            <w:r>
              <w:rPr>
                <w:b/>
                <w:bCs/>
              </w:rPr>
              <w:t>&lt;</w:t>
            </w:r>
            <w:r>
              <w:rPr>
                <w:b/>
                <w:bCs/>
              </w:rPr>
              <w:t>$</w:t>
            </w:r>
            <w:r>
              <w:rPr>
                <w:b/>
                <w:bCs/>
              </w:rPr>
              <w:t>20,000</w:t>
            </w:r>
          </w:p>
        </w:tc>
        <w:tc>
          <w:tcPr>
            <w:tcW w:w="592" w:type="pct"/>
            <w:tcBorders>
              <w:top w:val="single" w:sz="4" w:space="0" w:color="auto"/>
              <w:left w:val="single" w:sz="4" w:space="0" w:color="auto"/>
              <w:bottom w:val="single" w:sz="4" w:space="0" w:color="auto"/>
              <w:right w:val="single" w:sz="4" w:space="0" w:color="auto"/>
            </w:tcBorders>
          </w:tcPr>
          <w:p w14:paraId="7E8A58CF" w14:textId="77777777" w:rsidR="00015C82" w:rsidRDefault="00015C82" w:rsidP="00015C82"/>
        </w:tc>
        <w:tc>
          <w:tcPr>
            <w:tcW w:w="797" w:type="pct"/>
            <w:tcBorders>
              <w:top w:val="single" w:sz="4" w:space="0" w:color="auto"/>
              <w:left w:val="single" w:sz="4" w:space="0" w:color="auto"/>
              <w:bottom w:val="single" w:sz="4" w:space="0" w:color="auto"/>
              <w:right w:val="single" w:sz="4" w:space="0" w:color="auto"/>
            </w:tcBorders>
          </w:tcPr>
          <w:p w14:paraId="1C7DF503"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272D38A7"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0CE319DD" w14:textId="77777777" w:rsidR="00015C82" w:rsidRDefault="00015C82" w:rsidP="00015C82"/>
        </w:tc>
      </w:tr>
      <w:tr w:rsidR="00015C82" w14:paraId="7C07F7EB"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972B7AA" w14:textId="77777777" w:rsidR="00015C82" w:rsidRDefault="00015C82" w:rsidP="00015C82">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00FCC336" w14:textId="083A57C6" w:rsidR="00015C82" w:rsidRDefault="00015C82" w:rsidP="00015C82">
            <w:pPr>
              <w:rPr>
                <w:b/>
                <w:bCs/>
              </w:rPr>
            </w:pPr>
            <w:r>
              <w:rPr>
                <w:b/>
                <w:bCs/>
              </w:rPr>
              <w:t>$</w:t>
            </w:r>
            <w:commentRangeStart w:id="9"/>
            <w:r>
              <w:rPr>
                <w:b/>
                <w:bCs/>
              </w:rPr>
              <w:t>20</w:t>
            </w:r>
            <w:commentRangeEnd w:id="9"/>
            <w:r>
              <w:rPr>
                <w:rStyle w:val="CommentReference"/>
              </w:rPr>
              <w:commentReference w:id="9"/>
            </w:r>
            <w:r>
              <w:rPr>
                <w:b/>
                <w:bCs/>
              </w:rPr>
              <w:t>,000 to &lt;</w:t>
            </w:r>
            <w:r>
              <w:rPr>
                <w:b/>
                <w:bCs/>
              </w:rPr>
              <w:t>$</w:t>
            </w:r>
            <w:r>
              <w:rPr>
                <w:b/>
                <w:bCs/>
              </w:rPr>
              <w:t>35,000</w:t>
            </w:r>
          </w:p>
        </w:tc>
        <w:tc>
          <w:tcPr>
            <w:tcW w:w="592" w:type="pct"/>
            <w:tcBorders>
              <w:top w:val="single" w:sz="4" w:space="0" w:color="auto"/>
              <w:left w:val="single" w:sz="4" w:space="0" w:color="auto"/>
              <w:bottom w:val="single" w:sz="4" w:space="0" w:color="auto"/>
              <w:right w:val="single" w:sz="4" w:space="0" w:color="auto"/>
            </w:tcBorders>
          </w:tcPr>
          <w:p w14:paraId="7BD9A8E8" w14:textId="77777777" w:rsidR="00015C82" w:rsidRDefault="00015C82" w:rsidP="00015C82"/>
        </w:tc>
        <w:tc>
          <w:tcPr>
            <w:tcW w:w="797" w:type="pct"/>
            <w:tcBorders>
              <w:top w:val="single" w:sz="4" w:space="0" w:color="auto"/>
              <w:left w:val="single" w:sz="4" w:space="0" w:color="auto"/>
              <w:bottom w:val="single" w:sz="4" w:space="0" w:color="auto"/>
              <w:right w:val="single" w:sz="4" w:space="0" w:color="auto"/>
            </w:tcBorders>
          </w:tcPr>
          <w:p w14:paraId="6831D89F"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5B503961"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2FB6347A" w14:textId="77777777" w:rsidR="00015C82" w:rsidRDefault="00015C82" w:rsidP="00015C82"/>
        </w:tc>
      </w:tr>
      <w:tr w:rsidR="00015C82" w14:paraId="705CFE74"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58BEFD23" w14:textId="77777777" w:rsidR="00015C82" w:rsidRDefault="00015C82" w:rsidP="00015C82">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320210D7" w14:textId="17500B4C" w:rsidR="00015C82" w:rsidRDefault="00015C82" w:rsidP="00015C82">
            <w:pPr>
              <w:rPr>
                <w:b/>
                <w:bCs/>
              </w:rPr>
            </w:pPr>
            <w:r>
              <w:rPr>
                <w:b/>
                <w:bCs/>
              </w:rPr>
              <w:t>$</w:t>
            </w:r>
            <w:r>
              <w:rPr>
                <w:b/>
                <w:bCs/>
              </w:rPr>
              <w:t>35,000 to &lt;</w:t>
            </w:r>
            <w:r>
              <w:rPr>
                <w:b/>
                <w:bCs/>
              </w:rPr>
              <w:t>$</w:t>
            </w:r>
            <w:r>
              <w:rPr>
                <w:b/>
                <w:bCs/>
              </w:rPr>
              <w:t>50,000</w:t>
            </w:r>
          </w:p>
        </w:tc>
        <w:tc>
          <w:tcPr>
            <w:tcW w:w="592" w:type="pct"/>
            <w:tcBorders>
              <w:top w:val="single" w:sz="4" w:space="0" w:color="auto"/>
              <w:left w:val="single" w:sz="4" w:space="0" w:color="auto"/>
              <w:bottom w:val="single" w:sz="4" w:space="0" w:color="auto"/>
              <w:right w:val="single" w:sz="4" w:space="0" w:color="auto"/>
            </w:tcBorders>
          </w:tcPr>
          <w:p w14:paraId="144CDBE1" w14:textId="77777777" w:rsidR="00015C82" w:rsidRDefault="00015C82" w:rsidP="00015C82"/>
        </w:tc>
        <w:tc>
          <w:tcPr>
            <w:tcW w:w="797" w:type="pct"/>
            <w:tcBorders>
              <w:top w:val="single" w:sz="4" w:space="0" w:color="auto"/>
              <w:left w:val="single" w:sz="4" w:space="0" w:color="auto"/>
              <w:bottom w:val="single" w:sz="4" w:space="0" w:color="auto"/>
              <w:right w:val="single" w:sz="4" w:space="0" w:color="auto"/>
            </w:tcBorders>
          </w:tcPr>
          <w:p w14:paraId="639BFD0F"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72481CBC"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538354E7" w14:textId="77777777" w:rsidR="00015C82" w:rsidRDefault="00015C82" w:rsidP="00015C82"/>
        </w:tc>
      </w:tr>
      <w:tr w:rsidR="00015C82" w14:paraId="5542895D"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A9A8E7E" w14:textId="77777777" w:rsidR="00015C82" w:rsidRDefault="00015C82" w:rsidP="00015C82">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56595668" w14:textId="24CFB206" w:rsidR="00015C82" w:rsidRDefault="00015C82" w:rsidP="00015C82">
            <w:pPr>
              <w:rPr>
                <w:b/>
                <w:bCs/>
              </w:rPr>
            </w:pPr>
            <w:r>
              <w:rPr>
                <w:b/>
                <w:bCs/>
              </w:rPr>
              <w:t>$</w:t>
            </w:r>
            <w:r>
              <w:rPr>
                <w:b/>
                <w:bCs/>
              </w:rPr>
              <w:t>50,000 to &lt;</w:t>
            </w:r>
            <w:r>
              <w:rPr>
                <w:b/>
                <w:bCs/>
              </w:rPr>
              <w:t>$</w:t>
            </w:r>
            <w:r>
              <w:rPr>
                <w:b/>
                <w:bCs/>
              </w:rPr>
              <w:t>75,000</w:t>
            </w:r>
          </w:p>
        </w:tc>
        <w:tc>
          <w:tcPr>
            <w:tcW w:w="592" w:type="pct"/>
            <w:tcBorders>
              <w:top w:val="single" w:sz="4" w:space="0" w:color="auto"/>
              <w:left w:val="single" w:sz="4" w:space="0" w:color="auto"/>
              <w:bottom w:val="single" w:sz="4" w:space="0" w:color="auto"/>
              <w:right w:val="single" w:sz="4" w:space="0" w:color="auto"/>
            </w:tcBorders>
          </w:tcPr>
          <w:p w14:paraId="3C54BD6E" w14:textId="77777777" w:rsidR="00015C82" w:rsidRDefault="00015C82" w:rsidP="00015C82"/>
        </w:tc>
        <w:tc>
          <w:tcPr>
            <w:tcW w:w="797" w:type="pct"/>
            <w:tcBorders>
              <w:top w:val="single" w:sz="4" w:space="0" w:color="auto"/>
              <w:left w:val="single" w:sz="4" w:space="0" w:color="auto"/>
              <w:bottom w:val="single" w:sz="4" w:space="0" w:color="auto"/>
              <w:right w:val="single" w:sz="4" w:space="0" w:color="auto"/>
            </w:tcBorders>
          </w:tcPr>
          <w:p w14:paraId="19F40326"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412988A5"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716BF27D" w14:textId="77777777" w:rsidR="00015C82" w:rsidRDefault="00015C82" w:rsidP="00015C82"/>
        </w:tc>
      </w:tr>
      <w:tr w:rsidR="00015C82" w14:paraId="32E59141"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749C9A9C" w14:textId="77777777" w:rsidR="00015C82" w:rsidRDefault="00015C82" w:rsidP="00015C82">
            <w:pPr>
              <w:rPr>
                <w:b/>
                <w:bCs/>
              </w:rPr>
            </w:pPr>
          </w:p>
        </w:tc>
        <w:tc>
          <w:tcPr>
            <w:tcW w:w="1246" w:type="pct"/>
            <w:tcBorders>
              <w:top w:val="single" w:sz="4" w:space="0" w:color="auto"/>
              <w:left w:val="single" w:sz="4" w:space="0" w:color="auto"/>
              <w:bottom w:val="single" w:sz="4" w:space="0" w:color="auto"/>
              <w:right w:val="single" w:sz="4" w:space="0" w:color="auto"/>
            </w:tcBorders>
            <w:hideMark/>
          </w:tcPr>
          <w:p w14:paraId="36E44D1B" w14:textId="0193BB53" w:rsidR="00015C82" w:rsidRDefault="00015C82" w:rsidP="00015C82">
            <w:pPr>
              <w:rPr>
                <w:b/>
                <w:bCs/>
              </w:rPr>
            </w:pPr>
            <w:r>
              <w:rPr>
                <w:rFonts w:cstheme="minorHAnsi"/>
                <w:b/>
                <w:bCs/>
              </w:rPr>
              <w:t>≥</w:t>
            </w:r>
            <w:r>
              <w:rPr>
                <w:rFonts w:cstheme="minorHAnsi"/>
                <w:b/>
                <w:bCs/>
              </w:rPr>
              <w:t>$</w:t>
            </w:r>
            <w:r>
              <w:rPr>
                <w:rFonts w:cstheme="minorHAnsi"/>
                <w:b/>
                <w:bCs/>
              </w:rPr>
              <w:t>75,000</w:t>
            </w:r>
          </w:p>
        </w:tc>
        <w:tc>
          <w:tcPr>
            <w:tcW w:w="592" w:type="pct"/>
            <w:tcBorders>
              <w:top w:val="single" w:sz="4" w:space="0" w:color="auto"/>
              <w:left w:val="single" w:sz="4" w:space="0" w:color="auto"/>
              <w:bottom w:val="single" w:sz="4" w:space="0" w:color="auto"/>
              <w:right w:val="single" w:sz="4" w:space="0" w:color="auto"/>
            </w:tcBorders>
          </w:tcPr>
          <w:p w14:paraId="6F6ED727" w14:textId="77777777" w:rsidR="00015C82" w:rsidRDefault="00015C82" w:rsidP="00015C82"/>
        </w:tc>
        <w:tc>
          <w:tcPr>
            <w:tcW w:w="797" w:type="pct"/>
            <w:tcBorders>
              <w:top w:val="single" w:sz="4" w:space="0" w:color="auto"/>
              <w:left w:val="single" w:sz="4" w:space="0" w:color="auto"/>
              <w:bottom w:val="single" w:sz="4" w:space="0" w:color="auto"/>
              <w:right w:val="single" w:sz="4" w:space="0" w:color="auto"/>
            </w:tcBorders>
          </w:tcPr>
          <w:p w14:paraId="0A40E4EA"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769A8E4A" w14:textId="77777777" w:rsidR="00015C82" w:rsidRDefault="00015C82" w:rsidP="00015C82"/>
        </w:tc>
        <w:tc>
          <w:tcPr>
            <w:tcW w:w="706" w:type="pct"/>
            <w:tcBorders>
              <w:top w:val="single" w:sz="4" w:space="0" w:color="auto"/>
              <w:left w:val="single" w:sz="4" w:space="0" w:color="auto"/>
              <w:bottom w:val="single" w:sz="4" w:space="0" w:color="auto"/>
              <w:right w:val="single" w:sz="4" w:space="0" w:color="auto"/>
            </w:tcBorders>
          </w:tcPr>
          <w:p w14:paraId="2251B04F" w14:textId="77777777" w:rsidR="00015C82" w:rsidRDefault="00015C82" w:rsidP="00015C82"/>
        </w:tc>
      </w:tr>
    </w:tbl>
    <w:p w14:paraId="2C023A30" w14:textId="77777777" w:rsidR="00D91337" w:rsidRDefault="00D91337" w:rsidP="00D91337">
      <w:pPr>
        <w:rPr>
          <w:b/>
          <w:bCs/>
        </w:rPr>
      </w:pPr>
    </w:p>
    <w:p w14:paraId="6C7F1987" w14:textId="77777777" w:rsidR="00D91337" w:rsidRDefault="00D91337" w:rsidP="00D91337">
      <w:pPr>
        <w:pStyle w:val="ListParagraph"/>
        <w:numPr>
          <w:ilvl w:val="0"/>
          <w:numId w:val="13"/>
        </w:numPr>
        <w:spacing w:line="256" w:lineRule="auto"/>
        <w:rPr>
          <w:b/>
          <w:bCs/>
        </w:rPr>
      </w:pPr>
      <w:r>
        <w:rPr>
          <w:b/>
          <w:bCs/>
        </w:rPr>
        <w:t>Air pollution concentration by state</w:t>
      </w:r>
    </w:p>
    <w:p w14:paraId="630344EE" w14:textId="77777777" w:rsidR="00D91337" w:rsidRDefault="00D91337" w:rsidP="00D91337">
      <w:pPr>
        <w:rPr>
          <w:b/>
          <w:bCs/>
        </w:rPr>
      </w:pPr>
    </w:p>
    <w:p w14:paraId="60AF67DA" w14:textId="77777777" w:rsidR="00D91337" w:rsidRPr="000852BF" w:rsidRDefault="00D91337" w:rsidP="000852BF"/>
    <w:p w14:paraId="518C88CF" w14:textId="77777777" w:rsidR="00C46BEF" w:rsidRPr="006D44CA" w:rsidRDefault="00C46BEF" w:rsidP="00C46BEF">
      <w:pPr>
        <w:rPr>
          <w:i/>
          <w:iCs/>
        </w:rPr>
      </w:pPr>
      <w:r w:rsidRPr="006D44CA">
        <w:rPr>
          <w:i/>
          <w:iCs/>
        </w:rPr>
        <w:t>Concentration-response function</w:t>
      </w:r>
    </w:p>
    <w:p w14:paraId="2FE993DD" w14:textId="0CFD7832"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w:t>
      </w:r>
      <w:r w:rsidR="002262A3">
        <w:lastRenderedPageBreak/>
        <w:t xml:space="preserve">and the onset of childhood asthma, and have been used in several published peer-reviewed burden of disease </w:t>
      </w:r>
      <w:commentRangeStart w:id="10"/>
      <w:r w:rsidR="002262A3">
        <w:t>assessments</w:t>
      </w:r>
      <w:commentRangeEnd w:id="10"/>
      <w:r w:rsidR="002262A3">
        <w:rPr>
          <w:rStyle w:val="CommentReference"/>
        </w:rPr>
        <w:commentReference w:id="10"/>
      </w:r>
      <w:r w:rsidR="002262A3">
        <w:t xml:space="preserve"> ().</w:t>
      </w:r>
    </w:p>
    <w:p w14:paraId="13CAD753" w14:textId="26F9F110" w:rsidR="00C928CB" w:rsidRPr="006D44CA" w:rsidRDefault="00C928CB" w:rsidP="004F11AE">
      <w:pPr>
        <w:rPr>
          <w:i/>
          <w:iCs/>
        </w:rPr>
      </w:pPr>
      <w:r w:rsidRPr="006D44CA">
        <w:rPr>
          <w:i/>
          <w:iCs/>
        </w:rPr>
        <w:t>Asthma incidence and prevalence rates</w:t>
      </w:r>
    </w:p>
    <w:p w14:paraId="3C6CDE0D" w14:textId="1938D3FD"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w:t>
      </w:r>
      <w:r w:rsidR="00A35474">
        <w:t>i</w:t>
      </w:r>
      <w:r w:rsidR="00D16657">
        <w:t>.e. those who answered no to “Has a doctor, nurse, or other health professional ever said that the [name of child] has asthma?”)</w:t>
      </w:r>
      <w:r w:rsidR="00C46BEF">
        <w:t xml:space="preserve"> </w:t>
      </w:r>
      <w:r w:rsidR="00C46BEF" w:rsidRPr="00C46BEF">
        <w:rPr>
          <w:highlight w:val="cyan"/>
        </w:rPr>
        <w:t>(</w:t>
      </w:r>
      <w:commentRangeStart w:id="11"/>
      <w:r w:rsidR="00C46BEF" w:rsidRPr="00C46BEF">
        <w:rPr>
          <w:highlight w:val="cyan"/>
        </w:rPr>
        <w:t xml:space="preserve">Figure </w:t>
      </w:r>
      <w:commentRangeEnd w:id="11"/>
      <w:r w:rsidR="00A35474">
        <w:rPr>
          <w:rStyle w:val="CommentReference"/>
        </w:rPr>
        <w:commentReference w:id="11"/>
      </w:r>
      <w:r w:rsidR="00C46BEF" w:rsidRPr="00C46BEF">
        <w:rPr>
          <w:highlight w:val="cyan"/>
        </w:rPr>
        <w:t>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1D0AC177" w:rsidR="00D16657" w:rsidRDefault="0009728A" w:rsidP="00863D01">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7"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w:t>
      </w:r>
      <w:commentRangeStart w:id="12"/>
      <w:r w:rsidR="00D5209D">
        <w:t>analysis</w:t>
      </w:r>
      <w:commentRangeEnd w:id="12"/>
      <w:r w:rsidR="00B8643E">
        <w:rPr>
          <w:rStyle w:val="CommentReference"/>
        </w:rPr>
        <w:commentReference w:id="12"/>
      </w:r>
      <w:r w:rsidR="00D5209D">
        <w:t xml:space="preserve">. </w:t>
      </w:r>
      <w:r w:rsidR="00863D01">
        <w:t xml:space="preserve">States with missing data from the BRFSS or ACBS were excluded for the year of missing </w:t>
      </w:r>
      <w:commentRangeStart w:id="13"/>
      <w:r w:rsidR="00863D01">
        <w:t>data</w:t>
      </w:r>
      <w:commentRangeEnd w:id="13"/>
      <w:r w:rsidR="00255B5F">
        <w:rPr>
          <w:rStyle w:val="CommentReference"/>
        </w:rPr>
        <w:commentReference w:id="13"/>
      </w:r>
      <w:r w:rsidR="00863D01">
        <w:t>.</w:t>
      </w:r>
    </w:p>
    <w:p w14:paraId="47EF65C5" w14:textId="41445E71" w:rsidR="0068303A" w:rsidRDefault="00D5209D" w:rsidP="00945426">
      <w:commentRangeStart w:id="14"/>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w:t>
      </w:r>
      <w:commentRangeEnd w:id="14"/>
      <w:r w:rsidR="00DD11B5">
        <w:rPr>
          <w:rStyle w:val="CommentReference"/>
        </w:rPr>
        <w:commentReference w:id="14"/>
      </w:r>
      <w:r>
        <w:t>.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The weights for each answer across available states was th</w:t>
      </w:r>
      <w:r w:rsidR="003B0E21">
        <w:t>e</w:t>
      </w:r>
      <w:r w:rsidR="0068303A">
        <w:t xml:space="preserve">n summed, which represents </w:t>
      </w:r>
      <w:r w:rsidR="00945426">
        <w:t>the</w:t>
      </w:r>
      <w:r w:rsidR="0068303A">
        <w:t xml:space="preserve"> population estimate of children </w:t>
      </w:r>
      <w:r w:rsidR="00945426">
        <w:t xml:space="preserve">for each answer </w:t>
      </w:r>
      <w:r w:rsidR="00945426" w:rsidRPr="00C46BEF">
        <w:rPr>
          <w:highlight w:val="cyan"/>
        </w:rPr>
        <w:t>(</w:t>
      </w:r>
      <w:commentRangeStart w:id="15"/>
      <w:r w:rsidR="00945426" w:rsidRPr="00C46BEF">
        <w:rPr>
          <w:highlight w:val="cyan"/>
        </w:rPr>
        <w:t xml:space="preserve">Table </w:t>
      </w:r>
      <w:commentRangeEnd w:id="15"/>
      <w:r w:rsidR="002A4C7D">
        <w:rPr>
          <w:rStyle w:val="CommentReference"/>
        </w:rPr>
        <w:commentReference w:id="15"/>
      </w:r>
      <w:r w:rsidR="00945426" w:rsidRPr="00C46BEF">
        <w:rPr>
          <w:highlight w:val="cyan"/>
        </w:rPr>
        <w:t>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 xml:space="preserve">Asthma prevalence rate = Ever asthma / Total </w:t>
      </w:r>
      <w:commentRangeStart w:id="16"/>
      <w:r>
        <w:t>children</w:t>
      </w:r>
      <w:commentRangeEnd w:id="16"/>
      <w:r w:rsidR="0078045B">
        <w:rPr>
          <w:rStyle w:val="CommentReference"/>
        </w:rPr>
        <w:commentReference w:id="16"/>
      </w:r>
      <w:r>
        <w:t>.</w:t>
      </w:r>
    </w:p>
    <w:p w14:paraId="30A0F2F1" w14:textId="76E7E7EB" w:rsidR="00B302AB" w:rsidRPr="000F42B8" w:rsidRDefault="00AA6188" w:rsidP="00C46BEF">
      <w:r>
        <w:t xml:space="preserve">The </w:t>
      </w:r>
      <w:r w:rsidR="00FD2815">
        <w:t xml:space="preserve">overall </w:t>
      </w:r>
      <w:r>
        <w:t xml:space="preserve">average asthma incident rate </w:t>
      </w:r>
      <w:r w:rsidR="00684D99">
        <w:t xml:space="preserve">was </w:t>
      </w:r>
      <w:r>
        <w:t xml:space="preserve">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lastRenderedPageBreak/>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27BCB0F" w:rsidR="00313E70" w:rsidRDefault="00313E70" w:rsidP="00041A08">
      <w:r>
        <w:t>Where RR is the CRF and RR</w:t>
      </w:r>
      <w:r w:rsidRPr="00313E70">
        <w:rPr>
          <w:vertAlign w:val="subscript"/>
        </w:rPr>
        <w:t>unit</w:t>
      </w:r>
      <w:r>
        <w:t xml:space="preserve"> is the exposure unit for the CRF</w:t>
      </w:r>
      <w:r w:rsidR="008C1A31">
        <w:t xml:space="preserve"> as extracted </w:t>
      </w:r>
      <w:commentRangeStart w:id="17"/>
      <w:r w:rsidR="008C1A31">
        <w:t xml:space="preserve">from </w:t>
      </w:r>
      <w:commentRangeEnd w:id="17"/>
      <w:r w:rsidR="008C1A31">
        <w:rPr>
          <w:rStyle w:val="CommentReference"/>
        </w:rPr>
        <w:commentReference w:id="17"/>
      </w:r>
      <w:r w:rsidR="008C1A31">
        <w:t>the meta-analysis</w:t>
      </w:r>
      <w:r>
        <w:t xml:space="preserve">.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39B91E87" w:rsidR="006D44CA" w:rsidRDefault="00313E70" w:rsidP="009250E9">
      <w:r>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4F370B9F" w14:textId="26201484" w:rsidR="00C46BEF" w:rsidRDefault="00C46BEF" w:rsidP="0080038E">
      <w:pPr>
        <w:pStyle w:val="ListParagraph"/>
        <w:numPr>
          <w:ilvl w:val="0"/>
          <w:numId w:val="12"/>
        </w:numPr>
      </w:pPr>
      <w:r w:rsidRPr="00C46BEF">
        <w:rPr>
          <w:highlight w:val="green"/>
        </w:rPr>
        <w:t xml:space="preserve">Add graphic section </w:t>
      </w:r>
      <w:r>
        <w:rPr>
          <w:highlight w:val="green"/>
        </w:rPr>
        <w:t xml:space="preserve">describing analysis </w:t>
      </w:r>
      <w:r w:rsidRPr="0080038E">
        <w:rPr>
          <w:highlight w:val="green"/>
        </w:rPr>
        <w:t>flow</w:t>
      </w:r>
      <w:r w:rsidR="00863D01" w:rsidRPr="0080038E">
        <w:rPr>
          <w:highlight w:val="green"/>
        </w:rPr>
        <w:t xml:space="preserve"> (</w:t>
      </w:r>
      <w:r w:rsidR="0080038E" w:rsidRPr="0080038E">
        <w:rPr>
          <w:highlight w:val="green"/>
        </w:rPr>
        <w:t>Figure 1)</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2A1FAC80" w14:textId="0E923FE8" w:rsidR="008C1A31" w:rsidRDefault="008C1A31" w:rsidP="004205F7">
      <w:pPr>
        <w:rPr>
          <w:i/>
          <w:iCs/>
        </w:rPr>
      </w:pPr>
      <w:r>
        <w:rPr>
          <w:i/>
          <w:iCs/>
        </w:rPr>
        <w:t xml:space="preserve">NO2 concentrations and trends </w:t>
      </w:r>
    </w:p>
    <w:p w14:paraId="6C3F4F30" w14:textId="67A117EC" w:rsidR="004205F7" w:rsidRPr="004205F7" w:rsidRDefault="004205F7" w:rsidP="004205F7">
      <w:pPr>
        <w:rPr>
          <w:b/>
          <w:bCs/>
        </w:rPr>
      </w:pPr>
      <w:r>
        <w:rPr>
          <w:i/>
          <w:iCs/>
        </w:rPr>
        <w:t>ACBS and BRFSS results</w:t>
      </w:r>
    </w:p>
    <w:p w14:paraId="5FE8A162" w14:textId="29259EB3" w:rsidR="004205F7" w:rsidRDefault="004205F7" w:rsidP="00F05518">
      <w:r>
        <w:t xml:space="preserve">Overall, there were 32 states with available childhood asthma incidence rates </w:t>
      </w:r>
      <w:r>
        <w:rPr>
          <w:highlight w:val="cyan"/>
        </w:rPr>
        <w:t>(</w:t>
      </w:r>
      <w:r w:rsidRPr="000B5DD2">
        <w:rPr>
          <w:highlight w:val="cyan"/>
        </w:rPr>
        <w:t xml:space="preserve">Table </w:t>
      </w:r>
      <w:r w:rsidR="0080038E">
        <w:rPr>
          <w:highlight w:val="cyan"/>
        </w:rPr>
        <w:t>1</w:t>
      </w:r>
      <w:r w:rsidR="00F05518">
        <w:rPr>
          <w:highlight w:val="cyan"/>
        </w:rPr>
        <w:t>0</w:t>
      </w:r>
      <w:r>
        <w:rPr>
          <w:highlight w:val="cyan"/>
        </w:rPr>
        <w:t xml:space="preserve">, </w:t>
      </w:r>
      <w:r w:rsidRPr="000B5DD2">
        <w:rPr>
          <w:highlight w:val="cyan"/>
        </w:rPr>
        <w:t>1</w:t>
      </w:r>
      <w:r w:rsidR="00F05518">
        <w:rPr>
          <w:highlight w:val="cyan"/>
        </w:rPr>
        <w:t>1</w:t>
      </w:r>
      <w:r w:rsidR="0080038E">
        <w:rPr>
          <w:highlight w:val="cyan"/>
        </w:rPr>
        <w:t>, 1</w:t>
      </w:r>
      <w:r w:rsidR="00F05518">
        <w:rPr>
          <w:highlight w:val="cyan"/>
        </w:rPr>
        <w:t>2</w:t>
      </w:r>
      <w:r>
        <w:rPr>
          <w:highlight w:val="cyan"/>
        </w:rPr>
        <w:t xml:space="preserve"> &amp; 1</w:t>
      </w:r>
      <w:r w:rsidR="00F05518">
        <w:rPr>
          <w:highlight w:val="cyan"/>
        </w:rPr>
        <w:t>3</w:t>
      </w:r>
      <w:r w:rsidRPr="000B5DD2">
        <w:rPr>
          <w:highlight w:val="cyan"/>
        </w:rPr>
        <w:t>)</w:t>
      </w:r>
      <w:r>
        <w:t xml:space="preserve">. The total childhood samples collected for the period (2006-2008) are shown in </w:t>
      </w:r>
      <w:r>
        <w:rPr>
          <w:highlight w:val="cyan"/>
        </w:rPr>
        <w:t>t</w:t>
      </w:r>
      <w:r w:rsidRPr="004205F7">
        <w:rPr>
          <w:highlight w:val="cyan"/>
        </w:rPr>
        <w:t>able</w:t>
      </w:r>
      <w:r w:rsidR="00DE0E43">
        <w:rPr>
          <w:highlight w:val="cyan"/>
        </w:rPr>
        <w:t>s</w:t>
      </w:r>
      <w:r w:rsidRPr="004205F7">
        <w:rPr>
          <w:highlight w:val="cyan"/>
        </w:rPr>
        <w:t xml:space="preserve"> 1</w:t>
      </w:r>
      <w:r w:rsidR="00F05518">
        <w:rPr>
          <w:highlight w:val="cyan"/>
        </w:rPr>
        <w:t>0</w:t>
      </w:r>
      <w:r w:rsidRPr="004205F7">
        <w:rPr>
          <w:highlight w:val="cyan"/>
        </w:rPr>
        <w:t xml:space="preserve"> &amp; </w:t>
      </w:r>
      <w:r w:rsidRPr="0080038E">
        <w:rPr>
          <w:highlight w:val="cyan"/>
        </w:rPr>
        <w:t>1</w:t>
      </w:r>
      <w:r w:rsidR="00F05518">
        <w:rPr>
          <w:highlight w:val="cyan"/>
        </w:rPr>
        <w:t>2</w:t>
      </w:r>
      <w:r w:rsidRPr="0080038E">
        <w:rPr>
          <w:highlight w:val="cyan"/>
        </w:rPr>
        <w:t>.</w:t>
      </w:r>
      <w:r>
        <w:t xml:space="preserve"> </w:t>
      </w:r>
      <w:r w:rsidR="00DE0E43" w:rsidRPr="0080038E">
        <w:rPr>
          <w:highlight w:val="cyan"/>
        </w:rPr>
        <w:t xml:space="preserve">Table </w:t>
      </w:r>
      <w:r w:rsidR="00DE0E43" w:rsidRPr="005635A8">
        <w:rPr>
          <w:highlight w:val="cyan"/>
        </w:rPr>
        <w:t>1</w:t>
      </w:r>
      <w:r w:rsidR="00F05518" w:rsidRPr="005635A8">
        <w:rPr>
          <w:highlight w:val="cyan"/>
        </w:rPr>
        <w:t>2</w:t>
      </w:r>
      <w:r w:rsidR="00DE0E43">
        <w:t xml:space="preserve"> 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r w:rsidR="00DE0E43" w:rsidRPr="0080038E">
        <w:rPr>
          <w:highlight w:val="cyan"/>
        </w:rPr>
        <w:t>tables 1</w:t>
      </w:r>
      <w:r w:rsidR="00F05518">
        <w:rPr>
          <w:highlight w:val="cyan"/>
        </w:rPr>
        <w:t>1</w:t>
      </w:r>
      <w:r w:rsidR="00DE0E43" w:rsidRPr="0080038E">
        <w:rPr>
          <w:highlight w:val="cyan"/>
        </w:rPr>
        <w:t xml:space="preserve"> &amp;1</w:t>
      </w:r>
      <w:r w:rsidR="00F05518">
        <w:rPr>
          <w:highlight w:val="cyan"/>
        </w:rPr>
        <w:t>3</w:t>
      </w:r>
      <w:r w:rsidR="00DE0E43" w:rsidRPr="0080038E">
        <w:rPr>
          <w:highlight w:val="cyan"/>
        </w:rPr>
        <w:t>.</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18"/>
      <w:commentRangeStart w:id="19"/>
      <w:r w:rsidR="00343B26">
        <w:t xml:space="preserve">of 12.1 </w:t>
      </w:r>
      <w:commentRangeEnd w:id="18"/>
      <w:r w:rsidR="008C1A31">
        <w:rPr>
          <w:rStyle w:val="CommentReference"/>
        </w:rPr>
        <w:commentReference w:id="18"/>
      </w:r>
      <w:commentRangeEnd w:id="19"/>
      <w:r w:rsidR="00283533">
        <w:rPr>
          <w:rStyle w:val="CommentReference"/>
        </w:rPr>
        <w:commentReference w:id="19"/>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614F4B04" w:rsidR="00777C9B" w:rsidRDefault="00777C9B" w:rsidP="005C3B93">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w:t>
      </w:r>
      <w:r w:rsidR="0080038E">
        <w:lastRenderedPageBreak/>
        <w:t xml:space="preserve">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 xml:space="preserve">(Table </w:t>
      </w:r>
      <w:r w:rsidR="005C3B93">
        <w:rPr>
          <w:highlight w:val="cyan"/>
        </w:rPr>
        <w:t>6</w:t>
      </w:r>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DD4FA23" w:rsidR="006C4AEB" w:rsidRDefault="00C303CF" w:rsidP="006C4AEB">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Figure 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w:t>
      </w:r>
      <w:commentRangeStart w:id="20"/>
      <w:r w:rsidR="006C4AEB">
        <w:t xml:space="preserve">median </w:t>
      </w:r>
      <w:commentRangeEnd w:id="20"/>
      <w:r w:rsidR="00D316B6">
        <w:rPr>
          <w:rStyle w:val="CommentReference"/>
        </w:rPr>
        <w:commentReference w:id="20"/>
      </w:r>
      <w:r w:rsidR="006C4AEB">
        <w:t xml:space="preserve">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77777777" w:rsidR="006C4AEB" w:rsidRDefault="0080038E" w:rsidP="005C3B93">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5C3B93">
        <w:rPr>
          <w:highlight w:val="cyan"/>
        </w:rPr>
        <w:t>(Table 6</w:t>
      </w:r>
      <w:r w:rsidR="006C4AEB">
        <w:rPr>
          <w:highlight w:val="cyan"/>
        </w:rPr>
        <w:t xml:space="preserve"> 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3E8CC311" w:rsidR="00161D40" w:rsidRDefault="00161D40" w:rsidP="00F05518">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21"/>
      <w:commentRangeStart w:id="22"/>
      <w:r w:rsidR="00B5140C">
        <w:t>rate</w:t>
      </w:r>
      <w:commentRangeEnd w:id="21"/>
      <w:r w:rsidR="00B5140C">
        <w:rPr>
          <w:rStyle w:val="CommentReference"/>
        </w:rPr>
        <w:commentReference w:id="21"/>
      </w:r>
      <w:commentRangeEnd w:id="22"/>
      <w:r w:rsidR="00283533">
        <w:rPr>
          <w:rStyle w:val="CommentReference"/>
        </w:rPr>
        <w:commentReference w:id="22"/>
      </w:r>
      <w:r w:rsidR="00B5140C">
        <w:t xml:space="preserve"> </w:t>
      </w:r>
      <w:r w:rsidR="00D541A4" w:rsidRPr="00D541A4">
        <w:rPr>
          <w:highlight w:val="cyan"/>
        </w:rPr>
        <w:t xml:space="preserve">(Table </w:t>
      </w:r>
      <w:r w:rsidR="00F05518">
        <w:rPr>
          <w:highlight w:val="cyan"/>
        </w:rPr>
        <w:t>7</w:t>
      </w:r>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BEA95A5" w:rsidR="007D65A9" w:rsidRPr="007D65A9" w:rsidRDefault="007D65A9" w:rsidP="00F05518">
      <w:r>
        <w:t xml:space="preserve">The total attributable cases reduced by 9,103 (6.4%) cases when compared to the main paper </w:t>
      </w:r>
      <w:r w:rsidRPr="007D65A9">
        <w:rPr>
          <w:highlight w:val="cyan"/>
        </w:rPr>
        <w:t xml:space="preserve">(Table </w:t>
      </w:r>
      <w:r w:rsidR="00F05518">
        <w:rPr>
          <w:highlight w:val="cyan"/>
        </w:rPr>
        <w:t>7</w:t>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46640D90" w:rsidR="007D65A9" w:rsidRDefault="007D65A9" w:rsidP="00F05518">
      <w:r>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6F322F">
        <w:rPr>
          <w:highlight w:val="cyan"/>
        </w:rPr>
        <w:t xml:space="preserve">(Table </w:t>
      </w:r>
      <w:r w:rsidR="00F05518">
        <w:rPr>
          <w:highlight w:val="cyan"/>
        </w:rPr>
        <w:t>8</w:t>
      </w:r>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028DD392" w:rsidR="00B567E6" w:rsidRDefault="009250E9" w:rsidP="005635A8">
      <w:r w:rsidRPr="006C4AEB">
        <w:rPr>
          <w:highlight w:val="cyan"/>
        </w:rPr>
        <w:lastRenderedPageBreak/>
        <w:t xml:space="preserve">Table </w:t>
      </w:r>
      <w:r w:rsidR="00F05518" w:rsidRPr="006C4AEB">
        <w:rPr>
          <w:highlight w:val="cyan"/>
        </w:rPr>
        <w:t>9</w:t>
      </w:r>
      <w:r>
        <w:t xml:space="preserve"> summarizes the changes in total asthma incident cases and </w:t>
      </w:r>
      <w:r w:rsidR="006C4AEB">
        <w:t>AC</w:t>
      </w:r>
      <w:r>
        <w:t xml:space="preserve"> by state after applying state specific asthma incidence rates. In brief, the state of Montana had the largest percent reduction in total childhood asthma incident cases </w:t>
      </w:r>
      <w:r w:rsidR="006C4AEB">
        <w:t xml:space="preserve">and AC </w:t>
      </w:r>
      <w:r>
        <w:t xml:space="preserve">of 64.1% while the state of Texas had the largest percent increase of 33.8%. The state of California had the largest decrease in numbers of total childhood </w:t>
      </w:r>
      <w:commentRangeStart w:id="23"/>
      <w:commentRangeStart w:id="24"/>
      <w:r>
        <w:t xml:space="preserve">asthma </w:t>
      </w:r>
      <w:commentRangeEnd w:id="23"/>
      <w:r w:rsidR="00A76807">
        <w:rPr>
          <w:rStyle w:val="CommentReference"/>
        </w:rPr>
        <w:commentReference w:id="23"/>
      </w:r>
      <w:commentRangeEnd w:id="24"/>
      <w:r w:rsidR="00283533">
        <w:rPr>
          <w:rStyle w:val="CommentReference"/>
        </w:rPr>
        <w:commentReference w:id="24"/>
      </w:r>
      <w:r>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C17692" w:rsidR="00873FC2" w:rsidRDefault="00873FC2" w:rsidP="005635A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5635A8">
        <w:rPr>
          <w:highlight w:val="cyan"/>
        </w:rPr>
        <w:t>9</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7777777" w:rsidR="00265584" w:rsidRDefault="00265584" w:rsidP="00265584"/>
    <w:p w14:paraId="4290E99B" w14:textId="77777777" w:rsidR="00265584" w:rsidRDefault="00265584" w:rsidP="00265584">
      <w:pPr>
        <w:rPr>
          <w:b/>
          <w:bCs/>
          <w:i/>
          <w:iCs/>
          <w:u w:val="single"/>
        </w:rPr>
      </w:pPr>
      <w:r>
        <w:rPr>
          <w:b/>
          <w:bCs/>
          <w:i/>
          <w:iCs/>
          <w:u w:val="single"/>
        </w:rPr>
        <w:t>Tables</w:t>
      </w:r>
    </w:p>
    <w:p w14:paraId="304DFA44" w14:textId="77777777" w:rsidR="00265584" w:rsidRDefault="00265584" w:rsidP="00265584">
      <w:pPr>
        <w:pStyle w:val="ListParagraph"/>
        <w:numPr>
          <w:ilvl w:val="0"/>
          <w:numId w:val="13"/>
        </w:numPr>
        <w:spacing w:line="256" w:lineRule="auto"/>
        <w:rPr>
          <w:b/>
          <w:bCs/>
        </w:rPr>
      </w:pPr>
      <w:commentRangeStart w:id="25"/>
      <w:r>
        <w:rPr>
          <w:b/>
          <w:bCs/>
        </w:rPr>
        <w:t>Total childhood asthma incident cases, attributable number of cases, and percentage of cases due to NO</w:t>
      </w:r>
      <w:r>
        <w:rPr>
          <w:b/>
          <w:bCs/>
          <w:vertAlign w:val="subscript"/>
        </w:rPr>
        <w:t>2</w:t>
      </w:r>
      <w:commentRangeEnd w:id="25"/>
      <w:r w:rsidR="00037D90">
        <w:rPr>
          <w:rStyle w:val="CommentReference"/>
        </w:rPr>
        <w:commentReference w:id="25"/>
      </w:r>
    </w:p>
    <w:tbl>
      <w:tblPr>
        <w:tblStyle w:val="TableGrid"/>
        <w:tblW w:w="5000" w:type="pct"/>
        <w:tblLook w:val="04A0" w:firstRow="1" w:lastRow="0" w:firstColumn="1" w:lastColumn="0" w:noHBand="0" w:noVBand="1"/>
      </w:tblPr>
      <w:tblGrid>
        <w:gridCol w:w="1883"/>
        <w:gridCol w:w="2251"/>
        <w:gridCol w:w="1801"/>
        <w:gridCol w:w="1801"/>
        <w:gridCol w:w="1614"/>
      </w:tblGrid>
      <w:tr w:rsidR="00265584" w14:paraId="3D6A3C51" w14:textId="77777777" w:rsidTr="00015C82">
        <w:trPr>
          <w:trHeight w:val="215"/>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vAlign w:val="center"/>
          </w:tcPr>
          <w:p w14:paraId="5F57F9BD" w14:textId="77777777" w:rsidR="00265584" w:rsidRDefault="00265584"/>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77777777" w:rsidR="00265584" w:rsidRDefault="00265584">
            <w:pPr>
              <w:jc w:val="center"/>
              <w:rPr>
                <w:rFonts w:ascii="Calibri" w:hAnsi="Calibri" w:cs="Calibri"/>
                <w:b/>
                <w:bCs/>
                <w:color w:val="000000"/>
              </w:rPr>
            </w:pPr>
            <w:r>
              <w:rPr>
                <w:rFonts w:ascii="Calibri" w:hAnsi="Calibri" w:cs="Calibri"/>
                <w:b/>
                <w:bCs/>
                <w:color w:val="000000"/>
              </w:rPr>
              <w:t>Asthma incident cases</w:t>
            </w:r>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77777777" w:rsidR="00265584" w:rsidRDefault="00265584">
            <w:pPr>
              <w:jc w:val="center"/>
              <w:rPr>
                <w:rFonts w:ascii="Calibri" w:hAnsi="Calibri" w:cs="Calibri"/>
                <w:b/>
                <w:bCs/>
                <w:color w:val="000000"/>
              </w:rPr>
            </w:pPr>
            <w:r>
              <w:rPr>
                <w:b/>
                <w:bCs/>
              </w:rPr>
              <w:t>AC</w:t>
            </w:r>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77777777" w:rsidR="00265584" w:rsidRDefault="00265584">
            <w:pPr>
              <w:jc w:val="center"/>
              <w:rPr>
                <w:rFonts w:ascii="Calibri" w:hAnsi="Calibri" w:cs="Calibri"/>
                <w:b/>
                <w:bCs/>
                <w:color w:val="000000"/>
              </w:rPr>
            </w:pPr>
            <w:r>
              <w:rPr>
                <w:b/>
                <w:bCs/>
              </w:rPr>
              <w:t>% of all asthma cases</w:t>
            </w:r>
          </w:p>
        </w:tc>
      </w:tr>
      <w:tr w:rsidR="00265584" w14:paraId="435CA15B" w14:textId="77777777" w:rsidTr="00015C82">
        <w:trPr>
          <w:trHeight w:val="104"/>
        </w:trPr>
        <w:tc>
          <w:tcPr>
            <w:tcW w:w="1007" w:type="pct"/>
            <w:tcBorders>
              <w:top w:val="single" w:sz="4" w:space="0" w:color="auto"/>
              <w:left w:val="single" w:sz="4" w:space="0" w:color="auto"/>
              <w:bottom w:val="single" w:sz="4" w:space="0" w:color="auto"/>
              <w:right w:val="single" w:sz="4" w:space="0" w:color="auto"/>
            </w:tcBorders>
          </w:tcPr>
          <w:p w14:paraId="2F98D28F"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hideMark/>
          </w:tcPr>
          <w:p w14:paraId="14D27757" w14:textId="77777777" w:rsidR="00265584" w:rsidRDefault="00265584">
            <w:pPr>
              <w:rPr>
                <w:b/>
                <w:bCs/>
              </w:rPr>
            </w:pPr>
            <w:r>
              <w:rPr>
                <w:b/>
                <w:bCs/>
              </w:rPr>
              <w:t>Tot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77777777" w:rsidR="00265584" w:rsidRDefault="00265584">
            <w:pPr>
              <w:jc w:val="right"/>
              <w:rPr>
                <w:rFonts w:ascii="Calibri" w:hAnsi="Calibri" w:cs="Calibri"/>
                <w:color w:val="000000"/>
              </w:rPr>
            </w:pPr>
            <w:r>
              <w:rPr>
                <w:rFonts w:ascii="Calibri" w:hAnsi="Calibri" w:cs="Calibri"/>
                <w:color w:val="000000"/>
              </w:rPr>
              <w:t>754,893</w:t>
            </w:r>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77777777" w:rsidR="00265584" w:rsidRDefault="00265584">
            <w:pPr>
              <w:jc w:val="right"/>
              <w:rPr>
                <w:rFonts w:ascii="Calibri" w:hAnsi="Calibri" w:cs="Calibri"/>
                <w:color w:val="000000"/>
              </w:rPr>
            </w:pPr>
            <w:r>
              <w:rPr>
                <w:rFonts w:ascii="Calibri" w:hAnsi="Calibri" w:cs="Calibri"/>
                <w:color w:val="000000"/>
              </w:rPr>
              <w:t>132,829</w:t>
            </w:r>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77777777" w:rsidR="00265584" w:rsidRDefault="00265584">
            <w:pPr>
              <w:jc w:val="right"/>
              <w:rPr>
                <w:rFonts w:ascii="Calibri" w:hAnsi="Calibri" w:cs="Calibri"/>
                <w:color w:val="000000"/>
              </w:rPr>
            </w:pPr>
            <w:r>
              <w:rPr>
                <w:rFonts w:ascii="Calibri" w:hAnsi="Calibri" w:cs="Calibri"/>
                <w:color w:val="000000"/>
              </w:rPr>
              <w:t>17.6</w:t>
            </w:r>
          </w:p>
        </w:tc>
      </w:tr>
      <w:tr w:rsidR="00265584" w14:paraId="2F861985"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77777777" w:rsidR="00265584" w:rsidRDefault="00265584">
            <w:pPr>
              <w:rPr>
                <w:b/>
                <w:bCs/>
              </w:rPr>
            </w:pPr>
            <w:r>
              <w:rPr>
                <w:b/>
                <w:bCs/>
              </w:rPr>
              <w:t>By living location (% of Total)</w:t>
            </w:r>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77777777" w:rsidR="00265584" w:rsidRDefault="00265584">
            <w:pPr>
              <w:rPr>
                <w:b/>
                <w:bCs/>
              </w:rPr>
            </w:pPr>
            <w:r>
              <w:rPr>
                <w:rFonts w:ascii="Calibri" w:hAnsi="Calibri" w:cs="Calibri"/>
                <w:b/>
                <w:bCs/>
                <w:color w:val="000000"/>
              </w:rPr>
              <w:t>Rur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77777777" w:rsidR="00265584" w:rsidRDefault="00265584">
            <w:pPr>
              <w:jc w:val="right"/>
            </w:pPr>
            <w:r>
              <w:rPr>
                <w:rFonts w:ascii="Calibri" w:hAnsi="Calibri" w:cs="Calibri"/>
                <w:color w:val="000000"/>
              </w:rPr>
              <w:t>142,559 (19%)</w:t>
            </w:r>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7777777" w:rsidR="00265584" w:rsidRDefault="00265584">
            <w:pPr>
              <w:jc w:val="right"/>
              <w:rPr>
                <w:rFonts w:ascii="Calibri" w:hAnsi="Calibri" w:cs="Calibri"/>
                <w:color w:val="000000"/>
              </w:rPr>
            </w:pPr>
            <w:r>
              <w:rPr>
                <w:rFonts w:ascii="Calibri" w:hAnsi="Calibri" w:cs="Calibri"/>
                <w:color w:val="000000"/>
              </w:rPr>
              <w:t>13,951 (11%)</w:t>
            </w:r>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7777777" w:rsidR="00265584" w:rsidRDefault="00265584">
            <w:pPr>
              <w:jc w:val="right"/>
              <w:rPr>
                <w:rFonts w:ascii="Calibri" w:hAnsi="Calibri" w:cs="Calibri"/>
                <w:color w:val="000000"/>
              </w:rPr>
            </w:pPr>
            <w:r>
              <w:rPr>
                <w:rFonts w:ascii="Calibri" w:hAnsi="Calibri" w:cs="Calibri"/>
                <w:color w:val="000000"/>
              </w:rPr>
              <w:t>9.8</w:t>
            </w:r>
          </w:p>
        </w:tc>
      </w:tr>
      <w:tr w:rsidR="00265584" w14:paraId="25F02A95"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77777777" w:rsidR="00265584" w:rsidRDefault="00265584">
            <w:pPr>
              <w:rPr>
                <w:b/>
                <w:bCs/>
              </w:rPr>
            </w:pPr>
            <w:r>
              <w:rPr>
                <w:rFonts w:ascii="Calibri" w:hAnsi="Calibri" w:cs="Calibri"/>
                <w:b/>
                <w:bCs/>
                <w:color w:val="000000"/>
              </w:rPr>
              <w:t>Urban cluster</w:t>
            </w:r>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77777777" w:rsidR="00265584" w:rsidRDefault="00265584">
            <w:pPr>
              <w:jc w:val="right"/>
            </w:pPr>
            <w:r>
              <w:rPr>
                <w:rFonts w:ascii="Calibri" w:hAnsi="Calibri" w:cs="Calibri"/>
                <w:color w:val="000000"/>
              </w:rPr>
              <w:t>71,249 (9%)</w:t>
            </w:r>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7777777" w:rsidR="00265584" w:rsidRDefault="00265584">
            <w:pPr>
              <w:jc w:val="right"/>
              <w:rPr>
                <w:rFonts w:ascii="Calibri" w:hAnsi="Calibri" w:cs="Calibri"/>
                <w:color w:val="000000"/>
              </w:rPr>
            </w:pPr>
            <w:r>
              <w:rPr>
                <w:rFonts w:ascii="Calibri" w:hAnsi="Calibri" w:cs="Calibri"/>
                <w:color w:val="000000"/>
              </w:rPr>
              <w:t>9,296 (7%)</w:t>
            </w:r>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77777777" w:rsidR="00265584" w:rsidRDefault="00265584">
            <w:pPr>
              <w:jc w:val="right"/>
              <w:rPr>
                <w:rFonts w:ascii="Calibri" w:hAnsi="Calibri" w:cs="Calibri"/>
                <w:color w:val="000000"/>
              </w:rPr>
            </w:pPr>
            <w:r>
              <w:rPr>
                <w:rFonts w:ascii="Calibri" w:hAnsi="Calibri" w:cs="Calibri"/>
                <w:color w:val="000000"/>
              </w:rPr>
              <w:t>13.0</w:t>
            </w:r>
          </w:p>
        </w:tc>
      </w:tr>
      <w:tr w:rsidR="00265584" w14:paraId="3247DDDD"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77777777" w:rsidR="00265584" w:rsidRDefault="00265584">
            <w:pPr>
              <w:rPr>
                <w:b/>
                <w:bCs/>
              </w:rPr>
            </w:pPr>
            <w:r>
              <w:rPr>
                <w:rFonts w:ascii="Calibri" w:hAnsi="Calibri" w:cs="Calibri"/>
                <w:b/>
                <w:bCs/>
                <w:color w:val="000000"/>
              </w:rPr>
              <w:t>Urbanized area</w:t>
            </w:r>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7777777" w:rsidR="00265584" w:rsidRDefault="00265584">
            <w:pPr>
              <w:jc w:val="right"/>
            </w:pPr>
            <w:r>
              <w:rPr>
                <w:rFonts w:ascii="Calibri" w:hAnsi="Calibri" w:cs="Calibri"/>
                <w:color w:val="000000"/>
              </w:rPr>
              <w:t>541,085 (72%)</w:t>
            </w:r>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77777777" w:rsidR="00265584" w:rsidRDefault="00265584">
            <w:pPr>
              <w:jc w:val="right"/>
              <w:rPr>
                <w:rFonts w:ascii="Calibri" w:hAnsi="Calibri" w:cs="Calibri"/>
                <w:color w:val="000000"/>
              </w:rPr>
            </w:pPr>
            <w:r>
              <w:rPr>
                <w:rFonts w:ascii="Calibri" w:hAnsi="Calibri" w:cs="Calibri"/>
                <w:color w:val="000000"/>
              </w:rPr>
              <w:t>109,581 (82%)</w:t>
            </w:r>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77777777" w:rsidR="00265584" w:rsidRDefault="00265584">
            <w:pPr>
              <w:jc w:val="right"/>
              <w:rPr>
                <w:rFonts w:ascii="Calibri" w:hAnsi="Calibri" w:cs="Calibri"/>
                <w:color w:val="000000"/>
              </w:rPr>
            </w:pPr>
            <w:r>
              <w:rPr>
                <w:rFonts w:ascii="Calibri" w:hAnsi="Calibri" w:cs="Calibri"/>
                <w:color w:val="000000"/>
              </w:rPr>
              <w:t>20.3</w:t>
            </w:r>
          </w:p>
        </w:tc>
      </w:tr>
      <w:tr w:rsidR="00015C82" w14:paraId="7F71B7C8"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77777777" w:rsidR="00015C82" w:rsidRDefault="00015C82" w:rsidP="00015C82">
            <w:pPr>
              <w:rPr>
                <w:b/>
                <w:bCs/>
              </w:rPr>
            </w:pPr>
            <w:r>
              <w:rPr>
                <w:b/>
                <w:bCs/>
              </w:rPr>
              <w:t>By median household income (% of Total)</w:t>
            </w:r>
          </w:p>
        </w:tc>
        <w:tc>
          <w:tcPr>
            <w:tcW w:w="1204" w:type="pct"/>
            <w:tcBorders>
              <w:top w:val="single" w:sz="4" w:space="0" w:color="auto"/>
              <w:left w:val="single" w:sz="4" w:space="0" w:color="auto"/>
              <w:bottom w:val="single" w:sz="4" w:space="0" w:color="auto"/>
              <w:right w:val="single" w:sz="4" w:space="0" w:color="auto"/>
            </w:tcBorders>
            <w:hideMark/>
          </w:tcPr>
          <w:p w14:paraId="356D055D" w14:textId="55787DFC" w:rsidR="00015C82" w:rsidRDefault="00015C82" w:rsidP="00015C82">
            <w:pPr>
              <w:rPr>
                <w:b/>
                <w:bCs/>
              </w:rPr>
            </w:pPr>
            <w:r>
              <w:rPr>
                <w:b/>
                <w:bCs/>
              </w:rPr>
              <w:t>&lt;</w:t>
            </w:r>
            <w:r>
              <w:rPr>
                <w:b/>
                <w:bCs/>
              </w:rPr>
              <w:t>$</w:t>
            </w:r>
            <w:r>
              <w:rPr>
                <w:b/>
                <w:bCs/>
              </w:rPr>
              <w:t>2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77777777" w:rsidR="00015C82" w:rsidRDefault="00015C82" w:rsidP="00015C82">
            <w:pPr>
              <w:jc w:val="right"/>
            </w:pPr>
            <w:r>
              <w:rPr>
                <w:rFonts w:ascii="Calibri" w:hAnsi="Calibri" w:cs="Calibri"/>
                <w:color w:val="000000"/>
              </w:rPr>
              <w:t>28,039 (4%)</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7777777" w:rsidR="00015C82" w:rsidRDefault="00015C82" w:rsidP="00015C82">
            <w:pPr>
              <w:jc w:val="right"/>
              <w:rPr>
                <w:rFonts w:ascii="Calibri" w:hAnsi="Calibri" w:cs="Calibri"/>
                <w:color w:val="000000"/>
              </w:rPr>
            </w:pPr>
            <w:r>
              <w:rPr>
                <w:rFonts w:ascii="Calibri" w:hAnsi="Calibri" w:cs="Calibri"/>
                <w:color w:val="000000"/>
              </w:rPr>
              <w:t>5,834 (4%)</w:t>
            </w:r>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77777777" w:rsidR="00015C82" w:rsidRDefault="00015C82" w:rsidP="00015C82">
            <w:pPr>
              <w:jc w:val="right"/>
              <w:rPr>
                <w:rFonts w:ascii="Calibri" w:hAnsi="Calibri" w:cs="Calibri"/>
                <w:color w:val="000000"/>
              </w:rPr>
            </w:pPr>
            <w:r>
              <w:rPr>
                <w:rFonts w:ascii="Calibri" w:hAnsi="Calibri" w:cs="Calibri"/>
                <w:color w:val="000000"/>
              </w:rPr>
              <w:t>20.8</w:t>
            </w:r>
          </w:p>
        </w:tc>
      </w:tr>
      <w:tr w:rsidR="00015C82" w14:paraId="76A49653"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305A824E" w:rsidR="00015C82" w:rsidRDefault="00015C82" w:rsidP="00015C82">
            <w:pPr>
              <w:rPr>
                <w:b/>
                <w:bCs/>
              </w:rPr>
            </w:pPr>
            <w:r>
              <w:rPr>
                <w:b/>
                <w:bCs/>
              </w:rPr>
              <w:t>$</w:t>
            </w:r>
            <w:r>
              <w:rPr>
                <w:b/>
                <w:bCs/>
              </w:rPr>
              <w:t>20,000 to &lt;</w:t>
            </w:r>
            <w:r>
              <w:rPr>
                <w:b/>
                <w:bCs/>
              </w:rPr>
              <w:t>$</w:t>
            </w:r>
            <w:r>
              <w:rPr>
                <w:b/>
                <w:bCs/>
              </w:rPr>
              <w:t>3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77777777" w:rsidR="00015C82" w:rsidRDefault="00015C82" w:rsidP="00015C82">
            <w:pPr>
              <w:jc w:val="right"/>
            </w:pPr>
            <w:r>
              <w:rPr>
                <w:rFonts w:ascii="Calibri" w:hAnsi="Calibri" w:cs="Calibri"/>
                <w:color w:val="000000"/>
              </w:rPr>
              <w:t>134,208 (18%)</w:t>
            </w:r>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77777777" w:rsidR="00015C82" w:rsidRDefault="00015C82" w:rsidP="00015C82">
            <w:pPr>
              <w:jc w:val="right"/>
              <w:rPr>
                <w:rFonts w:ascii="Calibri" w:hAnsi="Calibri" w:cs="Calibri"/>
                <w:color w:val="000000"/>
              </w:rPr>
            </w:pPr>
            <w:r>
              <w:rPr>
                <w:rFonts w:ascii="Calibri" w:hAnsi="Calibri" w:cs="Calibri"/>
                <w:color w:val="000000"/>
              </w:rPr>
              <w:t>24,906 (19%)</w:t>
            </w:r>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77777777" w:rsidR="00015C82" w:rsidRDefault="00015C82" w:rsidP="00015C82">
            <w:pPr>
              <w:jc w:val="right"/>
              <w:rPr>
                <w:rFonts w:ascii="Calibri" w:hAnsi="Calibri" w:cs="Calibri"/>
                <w:color w:val="000000"/>
              </w:rPr>
            </w:pPr>
            <w:r>
              <w:rPr>
                <w:rFonts w:ascii="Calibri" w:hAnsi="Calibri" w:cs="Calibri"/>
                <w:color w:val="000000"/>
              </w:rPr>
              <w:t>18.6</w:t>
            </w:r>
          </w:p>
        </w:tc>
      </w:tr>
      <w:tr w:rsidR="00015C82" w14:paraId="0B13B184"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4D789D95" w:rsidR="00015C82" w:rsidRDefault="00015C82" w:rsidP="00015C82">
            <w:pPr>
              <w:rPr>
                <w:b/>
                <w:bCs/>
              </w:rPr>
            </w:pPr>
            <w:r>
              <w:rPr>
                <w:b/>
                <w:bCs/>
              </w:rPr>
              <w:t>$</w:t>
            </w:r>
            <w:r>
              <w:rPr>
                <w:b/>
                <w:bCs/>
              </w:rPr>
              <w:t>35,000 to &lt;</w:t>
            </w:r>
            <w:r>
              <w:rPr>
                <w:b/>
                <w:bCs/>
              </w:rPr>
              <w:t>$</w:t>
            </w:r>
            <w:r>
              <w:rPr>
                <w:b/>
                <w:bCs/>
              </w:rPr>
              <w:t>5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777777" w:rsidR="00015C82" w:rsidRDefault="00015C82" w:rsidP="00015C82">
            <w:pPr>
              <w:jc w:val="right"/>
            </w:pPr>
            <w:r>
              <w:rPr>
                <w:rFonts w:ascii="Calibri" w:hAnsi="Calibri" w:cs="Calibri"/>
                <w:color w:val="000000"/>
              </w:rPr>
              <w:t>190,481 (25%)</w:t>
            </w:r>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7777777" w:rsidR="00015C82" w:rsidRDefault="00015C82" w:rsidP="00015C82">
            <w:pPr>
              <w:jc w:val="right"/>
              <w:rPr>
                <w:rFonts w:ascii="Calibri" w:hAnsi="Calibri" w:cs="Calibri"/>
                <w:color w:val="000000"/>
              </w:rPr>
            </w:pPr>
            <w:r>
              <w:rPr>
                <w:rFonts w:ascii="Calibri" w:hAnsi="Calibri" w:cs="Calibri"/>
                <w:color w:val="000000"/>
              </w:rPr>
              <w:t>32,369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77777777" w:rsidR="00015C82" w:rsidRDefault="00015C82" w:rsidP="00015C82">
            <w:pPr>
              <w:jc w:val="right"/>
              <w:rPr>
                <w:rFonts w:ascii="Calibri" w:hAnsi="Calibri" w:cs="Calibri"/>
                <w:color w:val="000000"/>
              </w:rPr>
            </w:pPr>
            <w:r>
              <w:rPr>
                <w:rFonts w:ascii="Calibri" w:hAnsi="Calibri" w:cs="Calibri"/>
                <w:color w:val="000000"/>
              </w:rPr>
              <w:t>17.0</w:t>
            </w:r>
          </w:p>
        </w:tc>
      </w:tr>
      <w:tr w:rsidR="00015C82" w14:paraId="7C599371"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33D047EB" w:rsidR="00015C82" w:rsidRDefault="00015C82" w:rsidP="00015C82">
            <w:pPr>
              <w:rPr>
                <w:b/>
                <w:bCs/>
              </w:rPr>
            </w:pPr>
            <w:r>
              <w:rPr>
                <w:b/>
                <w:bCs/>
              </w:rPr>
              <w:t>$</w:t>
            </w:r>
            <w:r>
              <w:rPr>
                <w:b/>
                <w:bCs/>
              </w:rPr>
              <w:t>50,000 to &lt;</w:t>
            </w:r>
            <w:r>
              <w:rPr>
                <w:b/>
                <w:bCs/>
              </w:rPr>
              <w:t>$</w:t>
            </w:r>
            <w:r>
              <w:rPr>
                <w:b/>
                <w:bCs/>
              </w:rPr>
              <w: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77777777" w:rsidR="00015C82" w:rsidRDefault="00015C82" w:rsidP="00015C82">
            <w:pPr>
              <w:jc w:val="right"/>
            </w:pPr>
            <w:r>
              <w:rPr>
                <w:rFonts w:ascii="Calibri" w:hAnsi="Calibri" w:cs="Calibri"/>
                <w:color w:val="000000"/>
              </w:rPr>
              <w:t>223,522 (30%)</w:t>
            </w:r>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77777777" w:rsidR="00015C82" w:rsidRDefault="00015C82" w:rsidP="00015C82">
            <w:pPr>
              <w:jc w:val="right"/>
              <w:rPr>
                <w:rFonts w:ascii="Calibri" w:hAnsi="Calibri" w:cs="Calibri"/>
                <w:color w:val="000000"/>
              </w:rPr>
            </w:pPr>
            <w:r>
              <w:rPr>
                <w:rFonts w:ascii="Calibri" w:hAnsi="Calibri" w:cs="Calibri"/>
                <w:color w:val="000000"/>
              </w:rPr>
              <w:t>37,559 (28%)</w:t>
            </w:r>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77777777" w:rsidR="00015C82" w:rsidRDefault="00015C82" w:rsidP="00015C82">
            <w:pPr>
              <w:jc w:val="right"/>
              <w:rPr>
                <w:rFonts w:ascii="Calibri" w:hAnsi="Calibri" w:cs="Calibri"/>
                <w:color w:val="000000"/>
              </w:rPr>
            </w:pPr>
            <w:r>
              <w:rPr>
                <w:rFonts w:ascii="Calibri" w:hAnsi="Calibri" w:cs="Calibri"/>
                <w:color w:val="000000"/>
              </w:rPr>
              <w:t>16.8</w:t>
            </w:r>
          </w:p>
        </w:tc>
      </w:tr>
      <w:tr w:rsidR="00015C82" w14:paraId="5B7BC329" w14:textId="77777777" w:rsidTr="00015C82">
        <w:trPr>
          <w:trHeight w:val="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0AF54A6E" w:rsidR="00015C82" w:rsidRDefault="00015C82" w:rsidP="00015C82">
            <w:pPr>
              <w:rPr>
                <w:b/>
                <w:bCs/>
              </w:rPr>
            </w:pPr>
            <w:r>
              <w:rPr>
                <w:rFonts w:cstheme="minorHAnsi"/>
                <w:b/>
                <w:bCs/>
              </w:rPr>
              <w:t>≥</w:t>
            </w:r>
            <w:r>
              <w:rPr>
                <w:rFonts w:cstheme="minorHAnsi"/>
                <w:b/>
                <w:bCs/>
              </w:rPr>
              <w:t>$</w:t>
            </w:r>
            <w:r>
              <w:rPr>
                <w:rFonts w:cstheme="minorHAnsi"/>
                <w:b/>
                <w:bCs/>
              </w:rPr>
              <w: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77777777" w:rsidR="00015C82" w:rsidRDefault="00015C82" w:rsidP="00015C82">
            <w:pPr>
              <w:jc w:val="right"/>
            </w:pPr>
            <w:r>
              <w:rPr>
                <w:rFonts w:ascii="Calibri" w:hAnsi="Calibri" w:cs="Calibri"/>
                <w:color w:val="000000"/>
              </w:rPr>
              <w:t>178,497 (24%)</w:t>
            </w:r>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77777777" w:rsidR="00015C82" w:rsidRDefault="00015C82" w:rsidP="00015C82">
            <w:pPr>
              <w:jc w:val="right"/>
              <w:rPr>
                <w:rFonts w:ascii="Calibri" w:hAnsi="Calibri" w:cs="Calibri"/>
                <w:color w:val="000000"/>
              </w:rPr>
            </w:pPr>
            <w:r>
              <w:rPr>
                <w:rFonts w:ascii="Calibri" w:hAnsi="Calibri" w:cs="Calibri"/>
                <w:color w:val="000000"/>
              </w:rPr>
              <w:t>32,133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77777777" w:rsidR="00015C82" w:rsidRDefault="00015C82" w:rsidP="00015C82">
            <w:pPr>
              <w:jc w:val="right"/>
              <w:rPr>
                <w:rFonts w:ascii="Calibri" w:hAnsi="Calibri" w:cs="Calibri"/>
                <w:color w:val="000000"/>
              </w:rPr>
            </w:pPr>
            <w:r>
              <w:rPr>
                <w:rFonts w:ascii="Calibri" w:hAnsi="Calibri" w:cs="Calibri"/>
                <w:color w:val="000000"/>
              </w:rPr>
              <w:t>18.0</w:t>
            </w:r>
          </w:p>
        </w:tc>
      </w:tr>
    </w:tbl>
    <w:p w14:paraId="35FADB5B" w14:textId="77777777" w:rsidR="00265584" w:rsidRDefault="00265584" w:rsidP="00265584">
      <w:pPr>
        <w:rPr>
          <w:b/>
          <w:bCs/>
        </w:rPr>
      </w:pPr>
    </w:p>
    <w:p w14:paraId="73BDF544" w14:textId="77777777" w:rsidR="00265584" w:rsidRDefault="00265584" w:rsidP="00265584">
      <w:pPr>
        <w:pStyle w:val="ListParagraph"/>
        <w:numPr>
          <w:ilvl w:val="0"/>
          <w:numId w:val="13"/>
        </w:numPr>
        <w:spacing w:line="256" w:lineRule="auto"/>
        <w:rPr>
          <w:b/>
          <w:bCs/>
        </w:rPr>
      </w:pPr>
      <w:r>
        <w:rPr>
          <w:b/>
          <w:bCs/>
        </w:rPr>
        <w:lastRenderedPageBreak/>
        <w:t xml:space="preserve">State results </w:t>
      </w:r>
    </w:p>
    <w:tbl>
      <w:tblPr>
        <w:tblStyle w:val="TableGrid"/>
        <w:tblW w:w="5000" w:type="pct"/>
        <w:tblLook w:val="04A0" w:firstRow="1" w:lastRow="0" w:firstColumn="1" w:lastColumn="0" w:noHBand="0" w:noVBand="1"/>
      </w:tblPr>
      <w:tblGrid>
        <w:gridCol w:w="2626"/>
        <w:gridCol w:w="1906"/>
        <w:gridCol w:w="1606"/>
        <w:gridCol w:w="1606"/>
        <w:gridCol w:w="1606"/>
      </w:tblGrid>
      <w:tr w:rsidR="00265584" w14:paraId="2710631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77777777" w:rsidR="00265584" w:rsidRDefault="00265584">
            <w:pPr>
              <w:rPr>
                <w:b/>
                <w:bCs/>
              </w:rPr>
            </w:pPr>
            <w:r>
              <w:rPr>
                <w:b/>
                <w:bCs/>
              </w:rPr>
              <w:t>STATE</w:t>
            </w:r>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77777777" w:rsidR="00265584" w:rsidRDefault="00265584">
            <w:pPr>
              <w:rPr>
                <w:b/>
                <w:bCs/>
              </w:rPr>
            </w:pPr>
            <w:r>
              <w:rPr>
                <w:b/>
                <w:bCs/>
              </w:rPr>
              <w:t>CHILDREN</w:t>
            </w:r>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77777777" w:rsidR="00265584" w:rsidRDefault="00265584">
            <w:pPr>
              <w:rPr>
                <w:b/>
                <w:bCs/>
              </w:rPr>
            </w:pPr>
            <w:r>
              <w:rPr>
                <w:b/>
                <w:bCs/>
              </w:rPr>
              <w:t>CASES</w:t>
            </w:r>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77777777" w:rsidR="00265584" w:rsidRDefault="00265584">
            <w:pPr>
              <w:rPr>
                <w:b/>
                <w:bCs/>
              </w:rPr>
            </w:pPr>
            <w:r>
              <w:rPr>
                <w:b/>
                <w:bCs/>
              </w:rPr>
              <w:t>AC</w:t>
            </w:r>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77777777" w:rsidR="00265584" w:rsidRDefault="00265584">
            <w:pPr>
              <w:rPr>
                <w:b/>
                <w:bCs/>
              </w:rPr>
            </w:pPr>
            <w:r>
              <w:rPr>
                <w:b/>
                <w:bCs/>
              </w:rPr>
              <w:t>AF</w:t>
            </w:r>
          </w:p>
        </w:tc>
      </w:tr>
      <w:tr w:rsidR="00265584" w14:paraId="444FE3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77777777" w:rsidR="00265584" w:rsidRDefault="00265584">
            <w:pPr>
              <w:rPr>
                <w:b/>
                <w:bCs/>
              </w:rPr>
            </w:pPr>
            <w:r>
              <w:rPr>
                <w:b/>
                <w:bCs/>
              </w:rPr>
              <w:t>Alabama</w:t>
            </w:r>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77777777" w:rsidR="00265584" w:rsidRDefault="00265584">
            <w:r>
              <w:t>1,132,459</w:t>
            </w:r>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77777777" w:rsidR="00265584" w:rsidRDefault="00265584">
            <w:r>
              <w:t>11,700</w:t>
            </w:r>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7777777" w:rsidR="00265584" w:rsidRDefault="00265584">
            <w:r>
              <w:t>1,380</w:t>
            </w:r>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77777777" w:rsidR="00265584" w:rsidRDefault="00265584">
            <w:r>
              <w:t>11.8</w:t>
            </w:r>
          </w:p>
        </w:tc>
      </w:tr>
      <w:tr w:rsidR="00265584" w14:paraId="06C57C7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77777777" w:rsidR="00265584" w:rsidRDefault="00265584">
            <w:pPr>
              <w:rPr>
                <w:b/>
                <w:bCs/>
              </w:rPr>
            </w:pPr>
            <w:r>
              <w:rPr>
                <w:b/>
                <w:bCs/>
              </w:rPr>
              <w:t>Arizona</w:t>
            </w:r>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77777777" w:rsidR="00265584" w:rsidRDefault="00265584">
            <w:r>
              <w:t>1,629,014</w:t>
            </w:r>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77777777" w:rsidR="00265584" w:rsidRDefault="00265584">
            <w:r>
              <w:t>21,500</w:t>
            </w:r>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7777777" w:rsidR="00265584" w:rsidRDefault="00265584">
            <w:r>
              <w:t>4,620</w:t>
            </w:r>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77777777" w:rsidR="00265584" w:rsidRDefault="00265584">
            <w:r>
              <w:t>21.5</w:t>
            </w:r>
          </w:p>
        </w:tc>
      </w:tr>
      <w:tr w:rsidR="00265584" w14:paraId="54FD0FD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77777777" w:rsidR="00265584" w:rsidRDefault="00265584">
            <w:pPr>
              <w:rPr>
                <w:b/>
                <w:bCs/>
              </w:rPr>
            </w:pPr>
            <w:r>
              <w:rPr>
                <w:b/>
                <w:bCs/>
              </w:rPr>
              <w:t>Arkansas</w:t>
            </w:r>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7777777" w:rsidR="00265584" w:rsidRDefault="00265584">
            <w:r>
              <w:t>711,475</w:t>
            </w:r>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77777777" w:rsidR="00265584" w:rsidRDefault="00265584">
            <w:r>
              <w:t>7,500</w:t>
            </w:r>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77777777" w:rsidR="00265584" w:rsidRDefault="00265584">
            <w:r>
              <w:t>860</w:t>
            </w:r>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77777777" w:rsidR="00265584" w:rsidRDefault="00265584">
            <w:r>
              <w:t>11.6</w:t>
            </w:r>
          </w:p>
        </w:tc>
      </w:tr>
      <w:tr w:rsidR="00265584" w14:paraId="3B6CF8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77777777" w:rsidR="00265584" w:rsidRDefault="00265584">
            <w:pPr>
              <w:rPr>
                <w:b/>
                <w:bCs/>
              </w:rPr>
            </w:pPr>
            <w:r>
              <w:rPr>
                <w:b/>
                <w:bCs/>
              </w:rPr>
              <w:t>California</w:t>
            </w:r>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77777777" w:rsidR="00265584" w:rsidRDefault="00265584">
            <w:r>
              <w:t>9,295,040</w:t>
            </w:r>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7777777" w:rsidR="00265584" w:rsidRDefault="00265584">
            <w:r>
              <w:t>75,800</w:t>
            </w:r>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77777777" w:rsidR="00265584" w:rsidRDefault="00265584">
            <w:r>
              <w:t>25.3</w:t>
            </w:r>
          </w:p>
        </w:tc>
      </w:tr>
      <w:tr w:rsidR="00265584" w14:paraId="07F7785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77777777" w:rsidR="00265584" w:rsidRDefault="00265584">
            <w:pPr>
              <w:rPr>
                <w:b/>
                <w:bCs/>
              </w:rPr>
            </w:pPr>
            <w:r>
              <w:rPr>
                <w:b/>
                <w:bCs/>
              </w:rPr>
              <w:t>Colorado</w:t>
            </w:r>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77777777" w:rsidR="00265584" w:rsidRDefault="00265584">
            <w:r>
              <w:t>1,225,609</w:t>
            </w:r>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77777777" w:rsidR="00265584" w:rsidRDefault="00265584">
            <w:r>
              <w:t>12,900</w:t>
            </w:r>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77777777" w:rsidR="00265584" w:rsidRDefault="00265584">
            <w:r>
              <w:t>3,010</w:t>
            </w:r>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77777777" w:rsidR="00265584" w:rsidRDefault="00265584">
            <w:r>
              <w:t>23.4</w:t>
            </w:r>
          </w:p>
        </w:tc>
      </w:tr>
      <w:tr w:rsidR="00265584" w14:paraId="110417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77777777" w:rsidR="00265584" w:rsidRDefault="00265584">
            <w:pPr>
              <w:rPr>
                <w:b/>
                <w:bCs/>
              </w:rPr>
            </w:pPr>
            <w:r>
              <w:rPr>
                <w:b/>
                <w:bCs/>
              </w:rPr>
              <w:t>Connecticut</w:t>
            </w:r>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77777777" w:rsidR="00265584" w:rsidRDefault="00265584">
            <w:r>
              <w:t>817,015</w:t>
            </w:r>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77777777" w:rsidR="00265584" w:rsidRDefault="00265584">
            <w:r>
              <w:t>8,300</w:t>
            </w:r>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77777777" w:rsidR="00265584" w:rsidRDefault="00265584">
            <w:r>
              <w:t>18.2</w:t>
            </w:r>
          </w:p>
        </w:tc>
      </w:tr>
      <w:tr w:rsidR="00265584" w14:paraId="6D75F00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77777777" w:rsidR="00265584" w:rsidRDefault="00265584">
            <w:pPr>
              <w:rPr>
                <w:b/>
                <w:bCs/>
              </w:rPr>
            </w:pPr>
            <w:r>
              <w:rPr>
                <w:b/>
                <w:bCs/>
              </w:rPr>
              <w:t>Delaware</w:t>
            </w:r>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77777777" w:rsidR="00265584" w:rsidRDefault="00265584">
            <w:r>
              <w:t>205,765</w:t>
            </w:r>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77777777" w:rsidR="00265584" w:rsidRDefault="00265584">
            <w:r>
              <w:t>2,000</w:t>
            </w:r>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77777777" w:rsidR="00265584" w:rsidRDefault="00265584">
            <w:r>
              <w:t>16</w:t>
            </w:r>
          </w:p>
        </w:tc>
      </w:tr>
      <w:tr w:rsidR="00265584" w14:paraId="6BFBB6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77777777" w:rsidR="00265584" w:rsidRDefault="00265584">
            <w:pPr>
              <w:rPr>
                <w:b/>
                <w:bCs/>
              </w:rPr>
            </w:pPr>
            <w:r>
              <w:rPr>
                <w:b/>
                <w:bCs/>
              </w:rPr>
              <w:t>District Of Columbia</w:t>
            </w:r>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77777777" w:rsidR="00265584" w:rsidRDefault="00265584">
            <w:r>
              <w:t>100,815</w:t>
            </w:r>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77777777" w:rsidR="00265584" w:rsidRDefault="00265584">
            <w:r>
              <w:t>1,400</w:t>
            </w:r>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77777777" w:rsidR="00265584" w:rsidRDefault="00265584">
            <w:r>
              <w:t>390</w:t>
            </w:r>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77777777" w:rsidR="00265584" w:rsidRDefault="00265584">
            <w:r>
              <w:t>26.9</w:t>
            </w:r>
          </w:p>
        </w:tc>
      </w:tr>
      <w:tr w:rsidR="00265584" w14:paraId="0200AFD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77777777" w:rsidR="00265584" w:rsidRDefault="00265584">
            <w:pPr>
              <w:rPr>
                <w:b/>
                <w:bCs/>
              </w:rPr>
            </w:pPr>
            <w:r>
              <w:rPr>
                <w:b/>
                <w:bCs/>
              </w:rPr>
              <w:t>Florida</w:t>
            </w:r>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77777777" w:rsidR="00265584" w:rsidRDefault="00265584">
            <w:r>
              <w:t>4,002,091</w:t>
            </w:r>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77777777" w:rsidR="00265584" w:rsidRDefault="00265584">
            <w:r>
              <w:t>42,100</w:t>
            </w:r>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77777777" w:rsidR="00265584" w:rsidRDefault="00265584">
            <w:r>
              <w:t>5,360</w:t>
            </w:r>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77777777" w:rsidR="00265584" w:rsidRDefault="00265584">
            <w:r>
              <w:t>12.7</w:t>
            </w:r>
          </w:p>
        </w:tc>
      </w:tr>
      <w:tr w:rsidR="00265584" w14:paraId="7870A24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77777777" w:rsidR="00265584" w:rsidRDefault="00265584">
            <w:pPr>
              <w:rPr>
                <w:b/>
                <w:bCs/>
              </w:rPr>
            </w:pPr>
            <w:r>
              <w:rPr>
                <w:b/>
                <w:bCs/>
              </w:rPr>
              <w:t>Georgia</w:t>
            </w:r>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77777777" w:rsidR="00265584" w:rsidRDefault="00265584">
            <w:r>
              <w:t>2,491,552</w:t>
            </w:r>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7777777" w:rsidR="00265584" w:rsidRDefault="00265584">
            <w:r>
              <w:t>2,770</w:t>
            </w:r>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77777777" w:rsidR="00265584" w:rsidRDefault="00265584">
            <w:r>
              <w:t>14.5</w:t>
            </w:r>
          </w:p>
        </w:tc>
      </w:tr>
      <w:tr w:rsidR="00265584" w14:paraId="08BAC1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77777777" w:rsidR="00265584" w:rsidRDefault="00265584">
            <w:pPr>
              <w:rPr>
                <w:b/>
                <w:bCs/>
              </w:rPr>
            </w:pPr>
            <w:r>
              <w:rPr>
                <w:b/>
                <w:bCs/>
              </w:rPr>
              <w:t>Idaho</w:t>
            </w:r>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77777777" w:rsidR="00265584" w:rsidRDefault="00265584">
            <w:r>
              <w:t>429,072</w:t>
            </w:r>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77777777" w:rsidR="00265584" w:rsidRDefault="00265584">
            <w:r>
              <w:t>4,700</w:t>
            </w:r>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77777777" w:rsidR="00265584" w:rsidRDefault="00265584">
            <w:r>
              <w:t>590</w:t>
            </w:r>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77777777" w:rsidR="00265584" w:rsidRDefault="00265584">
            <w:r>
              <w:t>12.6</w:t>
            </w:r>
          </w:p>
        </w:tc>
      </w:tr>
      <w:tr w:rsidR="00265584" w14:paraId="76DD41A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77777777" w:rsidR="00265584" w:rsidRDefault="00265584">
            <w:pPr>
              <w:rPr>
                <w:b/>
                <w:bCs/>
              </w:rPr>
            </w:pPr>
            <w:r>
              <w:rPr>
                <w:b/>
                <w:bCs/>
              </w:rPr>
              <w:t>Illinois</w:t>
            </w:r>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77777777" w:rsidR="00265584" w:rsidRDefault="00265584">
            <w:r>
              <w:t>3,129,179</w:t>
            </w:r>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77777777" w:rsidR="00265584" w:rsidRDefault="00265584">
            <w:r>
              <w:t>18,300</w:t>
            </w:r>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77777777" w:rsidR="00265584" w:rsidRDefault="00265584">
            <w:r>
              <w:t>4,510</w:t>
            </w:r>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77777777" w:rsidR="00265584" w:rsidRDefault="00265584">
            <w:r>
              <w:t>24.7</w:t>
            </w:r>
          </w:p>
        </w:tc>
      </w:tr>
      <w:tr w:rsidR="00265584" w14:paraId="3315A6D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77777777" w:rsidR="00265584" w:rsidRDefault="00265584">
            <w:pPr>
              <w:rPr>
                <w:b/>
                <w:bCs/>
              </w:rPr>
            </w:pPr>
            <w:r>
              <w:rPr>
                <w:b/>
                <w:bCs/>
              </w:rPr>
              <w:t>Indiana</w:t>
            </w:r>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77777777" w:rsidR="00265584" w:rsidRDefault="00265584">
            <w:r>
              <w:t>1,608,298</w:t>
            </w:r>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77777777" w:rsidR="00265584" w:rsidRDefault="00265584">
            <w:r>
              <w:t>21,300</w:t>
            </w:r>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7777777" w:rsidR="00265584" w:rsidRDefault="00265584">
            <w:r>
              <w:t>3,850</w:t>
            </w:r>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7777777" w:rsidR="00265584" w:rsidRDefault="00265584">
            <w:r>
              <w:t>18.1</w:t>
            </w:r>
          </w:p>
        </w:tc>
      </w:tr>
      <w:tr w:rsidR="00265584" w14:paraId="0DCF92D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77777777" w:rsidR="00265584" w:rsidRDefault="00265584">
            <w:pPr>
              <w:rPr>
                <w:b/>
                <w:bCs/>
              </w:rPr>
            </w:pPr>
            <w:r>
              <w:rPr>
                <w:b/>
                <w:bCs/>
              </w:rPr>
              <w:t>Iowa</w:t>
            </w:r>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77777777" w:rsidR="00265584" w:rsidRDefault="00265584">
            <w:r>
              <w:t>727,993</w:t>
            </w:r>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77777777" w:rsidR="00265584" w:rsidRDefault="00265584">
            <w:r>
              <w:t>4,200</w:t>
            </w:r>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77777777" w:rsidR="00265584" w:rsidRDefault="00265584">
            <w:r>
              <w:t>520</w:t>
            </w:r>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77777777" w:rsidR="00265584" w:rsidRDefault="00265584">
            <w:r>
              <w:t>12.4</w:t>
            </w:r>
          </w:p>
        </w:tc>
      </w:tr>
      <w:tr w:rsidR="00265584" w14:paraId="793B925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77777777" w:rsidR="00265584" w:rsidRDefault="00265584">
            <w:pPr>
              <w:rPr>
                <w:b/>
                <w:bCs/>
              </w:rPr>
            </w:pPr>
            <w:r>
              <w:rPr>
                <w:b/>
                <w:bCs/>
              </w:rPr>
              <w:t>Kansas</w:t>
            </w:r>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77777777" w:rsidR="00265584" w:rsidRDefault="00265584">
            <w:r>
              <w:t>726,939</w:t>
            </w:r>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77777777" w:rsidR="00265584" w:rsidRDefault="00265584">
            <w:r>
              <w:t>5,800</w:t>
            </w:r>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7777777" w:rsidR="00265584" w:rsidRDefault="00265584">
            <w:r>
              <w:t>790</w:t>
            </w:r>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77777777" w:rsidR="00265584" w:rsidRDefault="00265584">
            <w:r>
              <w:t>13.6</w:t>
            </w:r>
          </w:p>
        </w:tc>
      </w:tr>
      <w:tr w:rsidR="00265584" w14:paraId="1098690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77777777" w:rsidR="00265584" w:rsidRDefault="00265584">
            <w:pPr>
              <w:rPr>
                <w:b/>
                <w:bCs/>
              </w:rPr>
            </w:pPr>
            <w:r>
              <w:rPr>
                <w:b/>
                <w:bCs/>
              </w:rPr>
              <w:t>Kentucky</w:t>
            </w:r>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77777777" w:rsidR="00265584" w:rsidRDefault="00265584">
            <w:r>
              <w:t>1,023,371</w:t>
            </w:r>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77777777" w:rsidR="00265584" w:rsidRDefault="00265584">
            <w:r>
              <w:t>10,700</w:t>
            </w:r>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77777777" w:rsidR="00265584" w:rsidRDefault="00265584">
            <w:r>
              <w:t>1,590</w:t>
            </w:r>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77777777" w:rsidR="00265584" w:rsidRDefault="00265584">
            <w:r>
              <w:t>14.9</w:t>
            </w:r>
          </w:p>
        </w:tc>
      </w:tr>
      <w:tr w:rsidR="00265584" w14:paraId="07B78F5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77777777" w:rsidR="00265584" w:rsidRDefault="00265584">
            <w:pPr>
              <w:rPr>
                <w:b/>
                <w:bCs/>
              </w:rPr>
            </w:pPr>
            <w:r>
              <w:rPr>
                <w:b/>
                <w:bCs/>
              </w:rPr>
              <w:t>Louisiana</w:t>
            </w:r>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77777777" w:rsidR="00265584" w:rsidRDefault="00265584">
            <w:r>
              <w:t>1,118,015</w:t>
            </w:r>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77777777" w:rsidR="00265584" w:rsidRDefault="00265584">
            <w:r>
              <w:t>5,600</w:t>
            </w:r>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77777777" w:rsidR="00265584" w:rsidRDefault="00265584">
            <w:r>
              <w:t>650</w:t>
            </w:r>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77777777" w:rsidR="00265584" w:rsidRDefault="00265584">
            <w:r>
              <w:t>11.6</w:t>
            </w:r>
          </w:p>
        </w:tc>
      </w:tr>
      <w:tr w:rsidR="00265584" w14:paraId="77A55AC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77777777" w:rsidR="00265584" w:rsidRDefault="00265584">
            <w:pPr>
              <w:rPr>
                <w:b/>
                <w:bCs/>
              </w:rPr>
            </w:pPr>
            <w:r>
              <w:rPr>
                <w:b/>
                <w:bCs/>
              </w:rPr>
              <w:t>Maine</w:t>
            </w:r>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77777777" w:rsidR="00265584" w:rsidRDefault="00265584">
            <w:r>
              <w:t>274,533</w:t>
            </w:r>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77777777" w:rsidR="00265584" w:rsidRDefault="00265584">
            <w:r>
              <w:t>2,200</w:t>
            </w:r>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77777777" w:rsidR="00265584" w:rsidRDefault="00265584">
            <w:r>
              <w:t>170</w:t>
            </w:r>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77777777" w:rsidR="00265584" w:rsidRDefault="00265584">
            <w:r>
              <w:t>7.9</w:t>
            </w:r>
          </w:p>
        </w:tc>
      </w:tr>
      <w:tr w:rsidR="00265584" w14:paraId="222272C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77777777" w:rsidR="00265584" w:rsidRDefault="00265584">
            <w:pPr>
              <w:rPr>
                <w:b/>
                <w:bCs/>
              </w:rPr>
            </w:pPr>
            <w:r>
              <w:rPr>
                <w:b/>
                <w:bCs/>
              </w:rPr>
              <w:t>Maryland</w:t>
            </w:r>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77777777" w:rsidR="00265584" w:rsidRDefault="00265584">
            <w:r>
              <w:t>1,352,964</w:t>
            </w:r>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77777777" w:rsidR="00265584" w:rsidRDefault="00265584">
            <w:r>
              <w:t>12,800</w:t>
            </w:r>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7777777" w:rsidR="00265584" w:rsidRDefault="00265584">
            <w:r>
              <w:t>2,450</w:t>
            </w:r>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7777777" w:rsidR="00265584" w:rsidRDefault="00265584">
            <w:r>
              <w:t>19.1</w:t>
            </w:r>
          </w:p>
        </w:tc>
      </w:tr>
      <w:tr w:rsidR="00265584" w14:paraId="0E312A8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77777777" w:rsidR="00265584" w:rsidRDefault="00265584">
            <w:pPr>
              <w:rPr>
                <w:b/>
                <w:bCs/>
              </w:rPr>
            </w:pPr>
            <w:r>
              <w:rPr>
                <w:b/>
                <w:bCs/>
              </w:rPr>
              <w:t>Massachusetts</w:t>
            </w:r>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77777777" w:rsidR="00265584" w:rsidRDefault="00265584">
            <w:r>
              <w:t>1,418,923</w:t>
            </w:r>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77777777" w:rsidR="00265584" w:rsidRDefault="00265584">
            <w:r>
              <w:t>14,900</w:t>
            </w:r>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77777777" w:rsidR="00265584" w:rsidRDefault="00265584">
            <w:r>
              <w:t>2,470</w:t>
            </w:r>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77777777" w:rsidR="00265584" w:rsidRDefault="00265584">
            <w:r>
              <w:t>16.6</w:t>
            </w:r>
          </w:p>
        </w:tc>
      </w:tr>
      <w:tr w:rsidR="00265584" w14:paraId="7875A3A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77777777" w:rsidR="00265584" w:rsidRDefault="00265584">
            <w:pPr>
              <w:rPr>
                <w:b/>
                <w:bCs/>
              </w:rPr>
            </w:pPr>
            <w:r>
              <w:rPr>
                <w:b/>
                <w:bCs/>
              </w:rPr>
              <w:t>Michigan</w:t>
            </w:r>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77777777" w:rsidR="00265584" w:rsidRDefault="00265584">
            <w:r>
              <w:t>2,344,068</w:t>
            </w:r>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77777777" w:rsidR="00265584" w:rsidRDefault="00265584">
            <w:r>
              <w:t>24,400</w:t>
            </w:r>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77777777" w:rsidR="00265584" w:rsidRDefault="00265584">
            <w:r>
              <w:t>4,060</w:t>
            </w:r>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77777777" w:rsidR="00265584" w:rsidRDefault="00265584">
            <w:r>
              <w:t>16.7</w:t>
            </w:r>
          </w:p>
        </w:tc>
      </w:tr>
      <w:tr w:rsidR="00265584" w14:paraId="59E5425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77777777" w:rsidR="00265584" w:rsidRDefault="00265584">
            <w:pPr>
              <w:rPr>
                <w:b/>
                <w:bCs/>
              </w:rPr>
            </w:pPr>
            <w:r>
              <w:rPr>
                <w:b/>
                <w:bCs/>
              </w:rPr>
              <w:t>Minnesota</w:t>
            </w:r>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77777777" w:rsidR="00265584" w:rsidRDefault="00265584">
            <w:r>
              <w:t>1,284,063</w:t>
            </w:r>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7777777" w:rsidR="00265584" w:rsidRDefault="00265584">
            <w:r>
              <w:t>14,100</w:t>
            </w:r>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77777777" w:rsidR="00265584" w:rsidRDefault="00265584">
            <w:r>
              <w:t>2,120</w:t>
            </w:r>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77777777" w:rsidR="00265584" w:rsidRDefault="00265584">
            <w:r>
              <w:t>15.1</w:t>
            </w:r>
          </w:p>
        </w:tc>
      </w:tr>
      <w:tr w:rsidR="00265584" w14:paraId="173B8AC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77777777" w:rsidR="00265584" w:rsidRDefault="00265584">
            <w:pPr>
              <w:rPr>
                <w:b/>
                <w:bCs/>
              </w:rPr>
            </w:pPr>
            <w:r>
              <w:rPr>
                <w:b/>
                <w:bCs/>
              </w:rPr>
              <w:t>Mississippi</w:t>
            </w:r>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7777777" w:rsidR="00265584" w:rsidRDefault="00265584">
            <w:r>
              <w:t>755,555</w:t>
            </w:r>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77777777" w:rsidR="00265584" w:rsidRDefault="00265584">
            <w:r>
              <w:t>9,100</w:t>
            </w:r>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77777777" w:rsidR="00265584" w:rsidRDefault="00265584">
            <w:r>
              <w:t>930</w:t>
            </w:r>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77777777" w:rsidR="00265584" w:rsidRDefault="00265584">
            <w:r>
              <w:t>10.2</w:t>
            </w:r>
          </w:p>
        </w:tc>
      </w:tr>
      <w:tr w:rsidR="00265584" w14:paraId="0E9502B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77777777" w:rsidR="00265584" w:rsidRDefault="00265584">
            <w:pPr>
              <w:rPr>
                <w:b/>
                <w:bCs/>
              </w:rPr>
            </w:pPr>
            <w:r>
              <w:rPr>
                <w:b/>
                <w:bCs/>
              </w:rPr>
              <w:t>Missouri</w:t>
            </w:r>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77777777" w:rsidR="00265584" w:rsidRDefault="00265584">
            <w:r>
              <w:t>1,425,436</w:t>
            </w:r>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77777777" w:rsidR="00265584" w:rsidRDefault="00265584">
            <w:r>
              <w:t>15,800</w:t>
            </w:r>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77777777" w:rsidR="00265584" w:rsidRDefault="00265584">
            <w:r>
              <w:t>1,900</w:t>
            </w:r>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77777777" w:rsidR="00265584" w:rsidRDefault="00265584">
            <w:r>
              <w:t>12</w:t>
            </w:r>
          </w:p>
        </w:tc>
      </w:tr>
      <w:tr w:rsidR="00265584" w14:paraId="2D7DFF4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77777777" w:rsidR="00265584" w:rsidRDefault="00265584">
            <w:pPr>
              <w:rPr>
                <w:b/>
                <w:bCs/>
              </w:rPr>
            </w:pPr>
            <w:r>
              <w:rPr>
                <w:b/>
                <w:bCs/>
              </w:rPr>
              <w:t>Montana</w:t>
            </w:r>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7777777" w:rsidR="00265584" w:rsidRDefault="00265584">
            <w:r>
              <w:t>223,563</w:t>
            </w:r>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77777777" w:rsidR="00265584" w:rsidRDefault="00265584">
            <w:r>
              <w:t>900</w:t>
            </w:r>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7777777" w:rsidR="00265584" w:rsidRDefault="00265584">
            <w:r>
              <w:t>70</w:t>
            </w:r>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77777777" w:rsidR="00265584" w:rsidRDefault="00265584">
            <w:r>
              <w:t>8</w:t>
            </w:r>
          </w:p>
        </w:tc>
      </w:tr>
      <w:tr w:rsidR="00265584" w14:paraId="2CCCA41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77777777" w:rsidR="00265584" w:rsidRDefault="00265584">
            <w:pPr>
              <w:rPr>
                <w:b/>
                <w:bCs/>
              </w:rPr>
            </w:pPr>
            <w:r>
              <w:rPr>
                <w:b/>
                <w:bCs/>
              </w:rPr>
              <w:t>Nebraska</w:t>
            </w:r>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77777777" w:rsidR="00265584" w:rsidRDefault="00265584">
            <w:r>
              <w:t>459,221</w:t>
            </w:r>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77777777" w:rsidR="00265584" w:rsidRDefault="00265584">
            <w:r>
              <w:t>3,800</w:t>
            </w:r>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77777777" w:rsidR="00265584" w:rsidRDefault="00265584">
            <w:r>
              <w:t>490</w:t>
            </w:r>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77777777" w:rsidR="00265584" w:rsidRDefault="00265584">
            <w:r>
              <w:t>13.1</w:t>
            </w:r>
          </w:p>
        </w:tc>
      </w:tr>
      <w:tr w:rsidR="00265584" w14:paraId="64A7F83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77777777" w:rsidR="00265584" w:rsidRDefault="00265584">
            <w:pPr>
              <w:rPr>
                <w:b/>
                <w:bCs/>
              </w:rPr>
            </w:pPr>
            <w:r>
              <w:rPr>
                <w:b/>
                <w:bCs/>
              </w:rPr>
              <w:t>Nevada</w:t>
            </w:r>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77777777" w:rsidR="00265584" w:rsidRDefault="00265584">
            <w:r>
              <w:t>665,008</w:t>
            </w:r>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77777777" w:rsidR="00265584" w:rsidRDefault="00265584">
            <w:r>
              <w:t>7,200</w:t>
            </w:r>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77777777" w:rsidR="00265584" w:rsidRDefault="00265584">
            <w:r>
              <w:t>1,430</w:t>
            </w:r>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77777777" w:rsidR="00265584" w:rsidRDefault="00265584">
            <w:r>
              <w:t>19.9</w:t>
            </w:r>
          </w:p>
        </w:tc>
      </w:tr>
      <w:tr w:rsidR="00265584" w14:paraId="1634AC7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77777777" w:rsidR="00265584" w:rsidRDefault="00265584">
            <w:pPr>
              <w:rPr>
                <w:b/>
                <w:bCs/>
              </w:rPr>
            </w:pPr>
            <w:r>
              <w:rPr>
                <w:b/>
                <w:bCs/>
              </w:rPr>
              <w:t>New Hampshire</w:t>
            </w:r>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77777777" w:rsidR="00265584" w:rsidRDefault="00265584">
            <w:r>
              <w:t>287,234</w:t>
            </w:r>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77777777" w:rsidR="00265584" w:rsidRDefault="00265584">
            <w:r>
              <w:t>10.9</w:t>
            </w:r>
          </w:p>
        </w:tc>
      </w:tr>
      <w:tr w:rsidR="00265584" w14:paraId="376294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77777777" w:rsidR="00265584" w:rsidRDefault="00265584">
            <w:pPr>
              <w:rPr>
                <w:b/>
                <w:bCs/>
              </w:rPr>
            </w:pPr>
            <w:r>
              <w:rPr>
                <w:b/>
                <w:bCs/>
              </w:rPr>
              <w:t>New Jersey</w:t>
            </w:r>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77777777" w:rsidR="00265584" w:rsidRDefault="00265584">
            <w:r>
              <w:t>2,065,214</w:t>
            </w:r>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77777777" w:rsidR="00265584" w:rsidRDefault="00265584">
            <w:r>
              <w:t>17,300</w:t>
            </w:r>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77777777" w:rsidR="00265584" w:rsidRDefault="00265584">
            <w:r>
              <w:t>4,160</w:t>
            </w:r>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77777777" w:rsidR="00265584" w:rsidRDefault="00265584">
            <w:r>
              <w:t>24</w:t>
            </w:r>
          </w:p>
        </w:tc>
      </w:tr>
      <w:tr w:rsidR="00265584" w14:paraId="4B247C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77777777" w:rsidR="00265584" w:rsidRDefault="00265584">
            <w:pPr>
              <w:rPr>
                <w:b/>
                <w:bCs/>
              </w:rPr>
            </w:pPr>
            <w:r>
              <w:rPr>
                <w:b/>
                <w:bCs/>
              </w:rPr>
              <w:t>New Mexico</w:t>
            </w:r>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77777777" w:rsidR="00265584" w:rsidRDefault="00265584">
            <w:r>
              <w:t>518,672</w:t>
            </w:r>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77777777" w:rsidR="00265584" w:rsidRDefault="00265584">
            <w:r>
              <w:t>470</w:t>
            </w:r>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77777777" w:rsidR="00265584" w:rsidRDefault="00265584">
            <w:r>
              <w:t>15.4</w:t>
            </w:r>
          </w:p>
        </w:tc>
      </w:tr>
      <w:tr w:rsidR="00265584" w14:paraId="0BCAC14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77777777" w:rsidR="00265584" w:rsidRDefault="00265584">
            <w:pPr>
              <w:rPr>
                <w:b/>
                <w:bCs/>
              </w:rPr>
            </w:pPr>
            <w:r>
              <w:rPr>
                <w:b/>
                <w:bCs/>
              </w:rPr>
              <w:t>New York</w:t>
            </w:r>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77777777" w:rsidR="00265584" w:rsidRDefault="00265584">
            <w:r>
              <w:t>4,324,929</w:t>
            </w:r>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77777777" w:rsidR="00265584" w:rsidRDefault="00265584">
            <w:r>
              <w:t>53,600</w:t>
            </w:r>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77777777" w:rsidR="00265584" w:rsidRDefault="00265584">
            <w:r>
              <w:t>13,500</w:t>
            </w:r>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77777777" w:rsidR="00265584" w:rsidRDefault="00265584">
            <w:r>
              <w:t>25.2</w:t>
            </w:r>
          </w:p>
        </w:tc>
      </w:tr>
      <w:tr w:rsidR="00265584" w14:paraId="251C971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77777777" w:rsidR="00265584" w:rsidRDefault="00265584">
            <w:pPr>
              <w:rPr>
                <w:b/>
                <w:bCs/>
              </w:rPr>
            </w:pPr>
            <w:r>
              <w:rPr>
                <w:b/>
                <w:bCs/>
              </w:rPr>
              <w:t>North Carolina</w:t>
            </w:r>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77777777" w:rsidR="00265584" w:rsidRDefault="00265584">
            <w:r>
              <w:t>2,281,635</w:t>
            </w:r>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77777777" w:rsidR="00265584" w:rsidRDefault="00265584">
            <w:r>
              <w:t>24,000</w:t>
            </w:r>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77777777" w:rsidR="00265584" w:rsidRDefault="00265584">
            <w:r>
              <w:t>3,100</w:t>
            </w:r>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77777777" w:rsidR="00265584" w:rsidRDefault="00265584">
            <w:r>
              <w:t>12.9</w:t>
            </w:r>
          </w:p>
        </w:tc>
      </w:tr>
      <w:tr w:rsidR="00265584" w14:paraId="24508AD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77777777" w:rsidR="00265584" w:rsidRDefault="00265584">
            <w:pPr>
              <w:rPr>
                <w:b/>
                <w:bCs/>
              </w:rPr>
            </w:pPr>
            <w:r>
              <w:rPr>
                <w:b/>
                <w:bCs/>
              </w:rPr>
              <w:t>North Dakota</w:t>
            </w:r>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77777777" w:rsidR="00265584" w:rsidRDefault="00265584">
            <w:r>
              <w:t>149,871</w:t>
            </w:r>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7777777" w:rsidR="00265584" w:rsidRDefault="00265584">
            <w:r>
              <w:t>8.6</w:t>
            </w:r>
          </w:p>
        </w:tc>
      </w:tr>
      <w:tr w:rsidR="00265584" w14:paraId="1B46B0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77777777" w:rsidR="00265584" w:rsidRDefault="00265584">
            <w:pPr>
              <w:rPr>
                <w:b/>
                <w:bCs/>
              </w:rPr>
            </w:pPr>
            <w:r>
              <w:rPr>
                <w:b/>
                <w:bCs/>
              </w:rPr>
              <w:t>Ohio</w:t>
            </w:r>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77777777" w:rsidR="00265584" w:rsidRDefault="00265584">
            <w:r>
              <w:t>2,730,751</w:t>
            </w:r>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77777777" w:rsidR="00265584" w:rsidRDefault="00265584">
            <w:r>
              <w:t>36,100</w:t>
            </w:r>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77777777" w:rsidR="00265584" w:rsidRDefault="00265584">
            <w:r>
              <w:t>6,160</w:t>
            </w:r>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77777777" w:rsidR="00265584" w:rsidRDefault="00265584">
            <w:r>
              <w:t>17.1</w:t>
            </w:r>
          </w:p>
        </w:tc>
      </w:tr>
      <w:tr w:rsidR="00265584" w14:paraId="2A7D2F8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77777777" w:rsidR="00265584" w:rsidRDefault="00265584">
            <w:pPr>
              <w:rPr>
                <w:b/>
                <w:bCs/>
              </w:rPr>
            </w:pPr>
            <w:r>
              <w:rPr>
                <w:b/>
                <w:bCs/>
              </w:rPr>
              <w:t>Oklahoma</w:t>
            </w:r>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77777777" w:rsidR="00265584" w:rsidRDefault="00265584">
            <w:r>
              <w:t>929,666</w:t>
            </w:r>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77777777" w:rsidR="00265584" w:rsidRDefault="00265584">
            <w:r>
              <w:t>8,600</w:t>
            </w:r>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77777777" w:rsidR="00265584" w:rsidRDefault="00265584">
            <w:r>
              <w:t>1,150</w:t>
            </w:r>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77777777" w:rsidR="00265584" w:rsidRDefault="00265584">
            <w:r>
              <w:t>13.4</w:t>
            </w:r>
          </w:p>
        </w:tc>
      </w:tr>
      <w:tr w:rsidR="00265584" w14:paraId="3E5D376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77777777" w:rsidR="00265584" w:rsidRDefault="00265584">
            <w:pPr>
              <w:rPr>
                <w:b/>
                <w:bCs/>
              </w:rPr>
            </w:pPr>
            <w:r>
              <w:rPr>
                <w:b/>
                <w:bCs/>
              </w:rPr>
              <w:t>Oregon</w:t>
            </w:r>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77777777" w:rsidR="00265584" w:rsidRDefault="00265584">
            <w:r>
              <w:t>866,453</w:t>
            </w:r>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77777777" w:rsidR="00265584" w:rsidRDefault="00265584">
            <w:r>
              <w:t>8,500</w:t>
            </w:r>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77777777" w:rsidR="00265584" w:rsidRDefault="00265584">
            <w:r>
              <w:t>1,180</w:t>
            </w:r>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77777777" w:rsidR="00265584" w:rsidRDefault="00265584">
            <w:r>
              <w:t>13.9</w:t>
            </w:r>
          </w:p>
        </w:tc>
      </w:tr>
      <w:tr w:rsidR="00265584" w14:paraId="149893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77777777" w:rsidR="00265584" w:rsidRDefault="00265584">
            <w:pPr>
              <w:rPr>
                <w:b/>
                <w:bCs/>
              </w:rPr>
            </w:pPr>
            <w:r>
              <w:rPr>
                <w:b/>
                <w:bCs/>
              </w:rPr>
              <w:t>Pennsylvania</w:t>
            </w:r>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77777777" w:rsidR="00265584" w:rsidRDefault="00265584">
            <w:r>
              <w:t>2,792,155</w:t>
            </w:r>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77777777" w:rsidR="00265584" w:rsidRDefault="00265584">
            <w:r>
              <w:t>31,600</w:t>
            </w:r>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77777777" w:rsidR="00265584" w:rsidRDefault="00265584">
            <w:r>
              <w:t>6,310</w:t>
            </w:r>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77777777" w:rsidR="00265584" w:rsidRDefault="00265584">
            <w:r>
              <w:t>20</w:t>
            </w:r>
          </w:p>
        </w:tc>
      </w:tr>
      <w:tr w:rsidR="00265584" w14:paraId="3B596FB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7777777" w:rsidR="00265584" w:rsidRDefault="00265584">
            <w:pPr>
              <w:rPr>
                <w:b/>
                <w:bCs/>
              </w:rPr>
            </w:pPr>
            <w:r>
              <w:rPr>
                <w:b/>
                <w:bCs/>
              </w:rPr>
              <w:t>Rhode Island</w:t>
            </w:r>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777777" w:rsidR="00265584" w:rsidRDefault="00265584">
            <w:r>
              <w:t>223,956</w:t>
            </w:r>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77777777" w:rsidR="00265584" w:rsidRDefault="00265584">
            <w:r>
              <w:t>2,700</w:t>
            </w:r>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77777777" w:rsidR="00265584" w:rsidRDefault="00265584">
            <w:r>
              <w:t>420</w:t>
            </w:r>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77777777" w:rsidR="00265584" w:rsidRDefault="00265584">
            <w:r>
              <w:t>15.7</w:t>
            </w:r>
          </w:p>
        </w:tc>
      </w:tr>
      <w:tr w:rsidR="00265584" w14:paraId="131CB58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77777777" w:rsidR="00265584" w:rsidRDefault="00265584">
            <w:pPr>
              <w:rPr>
                <w:b/>
                <w:bCs/>
              </w:rPr>
            </w:pPr>
            <w:r>
              <w:rPr>
                <w:b/>
                <w:bCs/>
              </w:rPr>
              <w:t>South Carolina</w:t>
            </w:r>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77777777" w:rsidR="00265584" w:rsidRDefault="00265584">
            <w:r>
              <w:t>1,080,474</w:t>
            </w:r>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77777777" w:rsidR="00265584" w:rsidRDefault="00265584">
            <w:r>
              <w:t>11,400</w:t>
            </w:r>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77777777" w:rsidR="00265584" w:rsidRDefault="00265584">
            <w:r>
              <w:t>1,250</w:t>
            </w:r>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77777777" w:rsidR="00265584" w:rsidRDefault="00265584">
            <w:r>
              <w:t>11</w:t>
            </w:r>
          </w:p>
        </w:tc>
      </w:tr>
      <w:tr w:rsidR="00265584" w14:paraId="2F6C40B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7777777" w:rsidR="00265584" w:rsidRDefault="00265584">
            <w:pPr>
              <w:rPr>
                <w:b/>
                <w:bCs/>
              </w:rPr>
            </w:pPr>
            <w:r>
              <w:rPr>
                <w:b/>
                <w:bCs/>
              </w:rPr>
              <w:lastRenderedPageBreak/>
              <w:t>South Dakota</w:t>
            </w:r>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77777777" w:rsidR="00265584" w:rsidRDefault="00265584">
            <w:r>
              <w:t>202,797</w:t>
            </w:r>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77777777" w:rsidR="00265584" w:rsidRDefault="00265584">
            <w:r>
              <w:t>2,100</w:t>
            </w:r>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77777777" w:rsidR="00265584" w:rsidRDefault="00265584">
            <w:r>
              <w:t>160</w:t>
            </w:r>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77777777" w:rsidR="00265584" w:rsidRDefault="00265584">
            <w:r>
              <w:t>7.6</w:t>
            </w:r>
          </w:p>
        </w:tc>
      </w:tr>
      <w:tr w:rsidR="00265584" w14:paraId="3E75989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7777777" w:rsidR="00265584" w:rsidRDefault="00265584">
            <w:pPr>
              <w:rPr>
                <w:b/>
                <w:bCs/>
              </w:rPr>
            </w:pPr>
            <w:r>
              <w:rPr>
                <w:b/>
                <w:bCs/>
              </w:rPr>
              <w:t>Tennessee</w:t>
            </w:r>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77777777" w:rsidR="00265584" w:rsidRDefault="00265584">
            <w:r>
              <w:t>1,496,001</w:t>
            </w:r>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77777777" w:rsidR="00265584" w:rsidRDefault="00265584">
            <w:r>
              <w:t>15,700</w:t>
            </w:r>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77777777" w:rsidR="00265584" w:rsidRDefault="00265584">
            <w:r>
              <w:t>2,440</w:t>
            </w:r>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77777777" w:rsidR="00265584" w:rsidRDefault="00265584">
            <w:r>
              <w:t>15.5</w:t>
            </w:r>
          </w:p>
        </w:tc>
      </w:tr>
      <w:tr w:rsidR="00265584" w14:paraId="5A29F90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777777" w:rsidR="00265584" w:rsidRDefault="00265584">
            <w:pPr>
              <w:rPr>
                <w:b/>
                <w:bCs/>
              </w:rPr>
            </w:pPr>
            <w:r>
              <w:rPr>
                <w:b/>
                <w:bCs/>
              </w:rPr>
              <w:t>Texas</w:t>
            </w:r>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7777777" w:rsidR="00265584" w:rsidRDefault="00265584">
            <w:r>
              <w:t>6,865,824</w:t>
            </w:r>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77777777" w:rsidR="00265584" w:rsidRDefault="00265584">
            <w:r>
              <w:t>99,100</w:t>
            </w:r>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77777777" w:rsidR="00265584" w:rsidRDefault="00265584">
            <w:r>
              <w:t>14,320</w:t>
            </w:r>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77777777" w:rsidR="00265584" w:rsidRDefault="00265584">
            <w:r>
              <w:t>14.4</w:t>
            </w:r>
          </w:p>
        </w:tc>
      </w:tr>
      <w:tr w:rsidR="00265584" w14:paraId="46D3BA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77777777" w:rsidR="00265584" w:rsidRDefault="00265584">
            <w:pPr>
              <w:rPr>
                <w:b/>
                <w:bCs/>
              </w:rPr>
            </w:pPr>
            <w:r>
              <w:rPr>
                <w:b/>
                <w:bCs/>
              </w:rPr>
              <w:t>Utah</w:t>
            </w:r>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7777777" w:rsidR="00265584" w:rsidRDefault="00265584">
            <w:r>
              <w:t>871,027</w:t>
            </w:r>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77777777" w:rsidR="00265584" w:rsidRDefault="00265584">
            <w:r>
              <w:t>8,100</w:t>
            </w:r>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77777777" w:rsidR="00265584" w:rsidRDefault="00265584">
            <w:r>
              <w:t>1,670</w:t>
            </w:r>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77777777" w:rsidR="00265584" w:rsidRDefault="00265584">
            <w:r>
              <w:t>20.5</w:t>
            </w:r>
          </w:p>
        </w:tc>
      </w:tr>
      <w:tr w:rsidR="00265584" w14:paraId="0C5D9F7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7777777" w:rsidR="00265584" w:rsidRDefault="00265584">
            <w:pPr>
              <w:rPr>
                <w:b/>
                <w:bCs/>
              </w:rPr>
            </w:pPr>
            <w:r>
              <w:rPr>
                <w:b/>
                <w:bCs/>
              </w:rPr>
              <w:t>Vermont</w:t>
            </w:r>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7777777" w:rsidR="00265584" w:rsidRDefault="00265584">
            <w:r>
              <w:t>129,233</w:t>
            </w:r>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77777777" w:rsidR="00265584" w:rsidRDefault="00265584">
            <w:r>
              <w:t>1,300</w:t>
            </w:r>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77777777" w:rsidR="00265584" w:rsidRDefault="00265584">
            <w:r>
              <w:t>130</w:t>
            </w:r>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77777777" w:rsidR="00265584" w:rsidRDefault="00265584">
            <w:r>
              <w:t>9.8</w:t>
            </w:r>
          </w:p>
        </w:tc>
      </w:tr>
      <w:tr w:rsidR="00265584" w14:paraId="2E17736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77777777" w:rsidR="00265584" w:rsidRDefault="00265584">
            <w:pPr>
              <w:rPr>
                <w:b/>
                <w:bCs/>
              </w:rPr>
            </w:pPr>
            <w:r>
              <w:rPr>
                <w:b/>
                <w:bCs/>
              </w:rPr>
              <w:t>Virginia</w:t>
            </w:r>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77777777" w:rsidR="00265584" w:rsidRDefault="00265584">
            <w:r>
              <w:t>1,853,677</w:t>
            </w:r>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77777777" w:rsidR="00265584" w:rsidRDefault="00265584">
            <w:r>
              <w:t>19,400</w:t>
            </w:r>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77777777" w:rsidR="00265584" w:rsidRDefault="00265584">
            <w:r>
              <w:t>3,320</w:t>
            </w:r>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7777777" w:rsidR="00265584" w:rsidRDefault="00265584">
            <w:r>
              <w:t>17.2</w:t>
            </w:r>
          </w:p>
        </w:tc>
      </w:tr>
      <w:tr w:rsidR="00265584" w14:paraId="64A0E64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77777777" w:rsidR="00265584" w:rsidRDefault="00265584">
            <w:pPr>
              <w:rPr>
                <w:b/>
                <w:bCs/>
              </w:rPr>
            </w:pPr>
            <w:r>
              <w:rPr>
                <w:b/>
                <w:bCs/>
              </w:rPr>
              <w:t>Washington</w:t>
            </w:r>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7777777" w:rsidR="00265584" w:rsidRDefault="00265584">
            <w:r>
              <w:t>1,581,354</w:t>
            </w:r>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77777777" w:rsidR="00265584" w:rsidRDefault="00265584">
            <w:r>
              <w:t>9,600</w:t>
            </w:r>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77777777" w:rsidR="00265584" w:rsidRDefault="00265584">
            <w:r>
              <w:t>17.8</w:t>
            </w:r>
          </w:p>
        </w:tc>
      </w:tr>
      <w:tr w:rsidR="00265584" w14:paraId="2BD2F0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77777777" w:rsidR="00265584" w:rsidRDefault="00265584">
            <w:pPr>
              <w:rPr>
                <w:b/>
                <w:bCs/>
              </w:rPr>
            </w:pPr>
            <w:r>
              <w:rPr>
                <w:b/>
                <w:bCs/>
              </w:rPr>
              <w:t>West Virginia</w:t>
            </w:r>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7777777" w:rsidR="00265584" w:rsidRDefault="00265584">
            <w:r>
              <w:t>387,418</w:t>
            </w:r>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7777777" w:rsidR="00265584" w:rsidRDefault="00265584">
            <w:r>
              <w:t>4,000</w:t>
            </w:r>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77777777" w:rsidR="00265584" w:rsidRDefault="00265584">
            <w:r>
              <w:t>580</w:t>
            </w:r>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77777777" w:rsidR="00265584" w:rsidRDefault="00265584">
            <w:r>
              <w:t>14.4</w:t>
            </w:r>
          </w:p>
        </w:tc>
      </w:tr>
      <w:tr w:rsidR="00265584" w14:paraId="7BBF7B6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77777777" w:rsidR="00265584" w:rsidRDefault="00265584">
            <w:pPr>
              <w:rPr>
                <w:b/>
                <w:bCs/>
              </w:rPr>
            </w:pPr>
            <w:r>
              <w:rPr>
                <w:b/>
                <w:bCs/>
              </w:rPr>
              <w:t>Wisconsin</w:t>
            </w:r>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77777777" w:rsidR="00265584" w:rsidRDefault="00265584">
            <w:r>
              <w:t>1,339,492</w:t>
            </w:r>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77777777" w:rsidR="00265584" w:rsidRDefault="00265584">
            <w:r>
              <w:t>14,700</w:t>
            </w:r>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77777777" w:rsidR="00265584" w:rsidRDefault="00265584">
            <w:r>
              <w:t>2,150</w:t>
            </w:r>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77777777" w:rsidR="00265584" w:rsidRDefault="00265584">
            <w:r>
              <w:t>14.7</w:t>
            </w:r>
          </w:p>
        </w:tc>
      </w:tr>
      <w:tr w:rsidR="00265584" w14:paraId="1582EE4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77777777" w:rsidR="00265584" w:rsidRDefault="00265584">
            <w:pPr>
              <w:rPr>
                <w:b/>
                <w:bCs/>
              </w:rPr>
            </w:pPr>
            <w:r>
              <w:rPr>
                <w:b/>
                <w:bCs/>
              </w:rPr>
              <w:t>Wyoming</w:t>
            </w:r>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77777777" w:rsidR="00265584" w:rsidRDefault="00265584">
            <w:r>
              <w:t>135,402</w:t>
            </w:r>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77777777" w:rsidR="00265584" w:rsidRDefault="00265584">
            <w:r>
              <w:t>9.7</w:t>
            </w:r>
          </w:p>
        </w:tc>
      </w:tr>
    </w:tbl>
    <w:p w14:paraId="5AFB8017" w14:textId="77777777" w:rsidR="00265584" w:rsidRDefault="00265584" w:rsidP="00265584">
      <w:pPr>
        <w:rPr>
          <w:b/>
          <w:bCs/>
        </w:rPr>
      </w:pPr>
    </w:p>
    <w:p w14:paraId="7D6DE6F1" w14:textId="77777777" w:rsidR="00265584" w:rsidRDefault="00265584" w:rsidP="00265584">
      <w:pPr>
        <w:pStyle w:val="ListParagraph"/>
        <w:numPr>
          <w:ilvl w:val="0"/>
          <w:numId w:val="13"/>
        </w:numPr>
        <w:spacing w:line="256" w:lineRule="auto"/>
        <w:rPr>
          <w:b/>
          <w:bCs/>
        </w:rPr>
      </w:pPr>
      <w:r>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2155"/>
        <w:gridCol w:w="1080"/>
        <w:gridCol w:w="975"/>
        <w:gridCol w:w="896"/>
        <w:gridCol w:w="744"/>
        <w:gridCol w:w="968"/>
        <w:gridCol w:w="1007"/>
        <w:gridCol w:w="798"/>
        <w:gridCol w:w="727"/>
      </w:tblGrid>
      <w:tr w:rsidR="00265584" w14:paraId="4ABCEFD8" w14:textId="77777777" w:rsidTr="00015C82">
        <w:trPr>
          <w:trHeight w:val="233"/>
        </w:trPr>
        <w:tc>
          <w:tcPr>
            <w:tcW w:w="2155" w:type="dxa"/>
            <w:tcBorders>
              <w:top w:val="single" w:sz="4" w:space="0" w:color="auto"/>
              <w:left w:val="single" w:sz="4" w:space="0" w:color="auto"/>
              <w:bottom w:val="single" w:sz="4" w:space="0" w:color="auto"/>
              <w:right w:val="single" w:sz="4" w:space="0" w:color="auto"/>
            </w:tcBorders>
            <w:noWrap/>
            <w:hideMark/>
          </w:tcPr>
          <w:p w14:paraId="7C419DAA" w14:textId="77777777" w:rsidR="00265584" w:rsidRDefault="00265584">
            <w:pPr>
              <w:rPr>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7C4A752C" w14:textId="77777777" w:rsidR="00265584" w:rsidRDefault="00265584">
            <w:pPr>
              <w:jc w:val="center"/>
              <w:rPr>
                <w:b/>
                <w:bCs/>
              </w:rPr>
            </w:pPr>
            <w:r>
              <w:rPr>
                <w:b/>
                <w:bCs/>
              </w:rPr>
              <w:t>State cases</w:t>
            </w:r>
          </w:p>
        </w:tc>
        <w:tc>
          <w:tcPr>
            <w:tcW w:w="975" w:type="dxa"/>
            <w:tcBorders>
              <w:top w:val="single" w:sz="4" w:space="0" w:color="auto"/>
              <w:left w:val="single" w:sz="4" w:space="0" w:color="auto"/>
              <w:bottom w:val="single" w:sz="4" w:space="0" w:color="auto"/>
              <w:right w:val="single" w:sz="4" w:space="0" w:color="auto"/>
            </w:tcBorders>
            <w:noWrap/>
            <w:vAlign w:val="center"/>
            <w:hideMark/>
          </w:tcPr>
          <w:p w14:paraId="4F7E00E9" w14:textId="77777777" w:rsidR="00265584" w:rsidRDefault="00265584">
            <w:pPr>
              <w:jc w:val="center"/>
              <w:rPr>
                <w:b/>
                <w:bCs/>
              </w:rPr>
            </w:pPr>
            <w:r>
              <w:rPr>
                <w:b/>
                <w:bCs/>
              </w:rPr>
              <w:t>Origin cases</w:t>
            </w:r>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77777777" w:rsidR="00265584" w:rsidRDefault="00265584">
            <w:pPr>
              <w:jc w:val="center"/>
              <w:rPr>
                <w:b/>
                <w:bCs/>
              </w:rPr>
            </w:pPr>
            <w:r>
              <w:rPr>
                <w:b/>
                <w:bCs/>
              </w:rPr>
              <w:t>Dif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77777777" w:rsidR="00265584" w:rsidRDefault="00265584">
            <w:pPr>
              <w:jc w:val="center"/>
              <w:rPr>
                <w:b/>
                <w:bCs/>
              </w:rPr>
            </w:pPr>
            <w:r>
              <w:rPr>
                <w:b/>
                <w:bCs/>
              </w:rPr>
              <w:t>% Diff</w:t>
            </w:r>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77777777" w:rsidR="00265584" w:rsidRDefault="00265584">
            <w:pPr>
              <w:jc w:val="center"/>
              <w:rPr>
                <w:b/>
                <w:bCs/>
              </w:rPr>
            </w:pPr>
            <w:r>
              <w:rPr>
                <w:b/>
                <w:bCs/>
              </w:rPr>
              <w:t>State AC</w:t>
            </w:r>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77777777" w:rsidR="00265584" w:rsidRDefault="00265584">
            <w:pPr>
              <w:jc w:val="center"/>
              <w:rPr>
                <w:b/>
                <w:bCs/>
              </w:rPr>
            </w:pPr>
            <w:r>
              <w:rPr>
                <w:b/>
                <w:bCs/>
              </w:rPr>
              <w:t>Origin AC</w:t>
            </w:r>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77777777" w:rsidR="00265584" w:rsidRDefault="00265584">
            <w:pPr>
              <w:jc w:val="center"/>
              <w:rPr>
                <w:b/>
                <w:bCs/>
              </w:rPr>
            </w:pPr>
            <w:r>
              <w:rPr>
                <w:b/>
                <w:bCs/>
              </w:rPr>
              <w:t>Diff</w:t>
            </w:r>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77777777" w:rsidR="00265584" w:rsidRDefault="00265584">
            <w:pPr>
              <w:jc w:val="center"/>
              <w:rPr>
                <w:b/>
                <w:bCs/>
              </w:rPr>
            </w:pPr>
            <w:r>
              <w:rPr>
                <w:b/>
                <w:bCs/>
              </w:rPr>
              <w:t>% Diff</w:t>
            </w:r>
          </w:p>
        </w:tc>
      </w:tr>
      <w:tr w:rsidR="00265584" w14:paraId="29096771"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4D4A204A" w14:textId="77777777" w:rsidR="00265584" w:rsidRDefault="00265584">
            <w:pPr>
              <w:rPr>
                <w:b/>
                <w:bCs/>
              </w:rPr>
            </w:pPr>
            <w:r>
              <w:rPr>
                <w:b/>
                <w:bCs/>
              </w:rPr>
              <w:t>Total</w:t>
            </w:r>
          </w:p>
        </w:tc>
        <w:tc>
          <w:tcPr>
            <w:tcW w:w="1080" w:type="dxa"/>
            <w:tcBorders>
              <w:top w:val="single" w:sz="4" w:space="0" w:color="auto"/>
              <w:left w:val="single" w:sz="4" w:space="0" w:color="auto"/>
              <w:bottom w:val="single" w:sz="4" w:space="0" w:color="auto"/>
              <w:right w:val="single" w:sz="4" w:space="0" w:color="auto"/>
            </w:tcBorders>
            <w:noWrap/>
            <w:hideMark/>
          </w:tcPr>
          <w:p w14:paraId="2FC58329" w14:textId="77777777" w:rsidR="00265584" w:rsidRDefault="00265584">
            <w:pPr>
              <w:jc w:val="right"/>
            </w:pPr>
            <w:r>
              <w:t>754,893</w:t>
            </w:r>
          </w:p>
        </w:tc>
        <w:tc>
          <w:tcPr>
            <w:tcW w:w="975" w:type="dxa"/>
            <w:tcBorders>
              <w:top w:val="single" w:sz="4" w:space="0" w:color="auto"/>
              <w:left w:val="single" w:sz="4" w:space="0" w:color="auto"/>
              <w:bottom w:val="single" w:sz="4" w:space="0" w:color="auto"/>
              <w:right w:val="single" w:sz="4" w:space="0" w:color="auto"/>
            </w:tcBorders>
            <w:noWrap/>
            <w:hideMark/>
          </w:tcPr>
          <w:p w14:paraId="47459249" w14:textId="77777777" w:rsidR="00265584" w:rsidRDefault="00265584">
            <w:pPr>
              <w:jc w:val="right"/>
            </w:pPr>
            <w:r>
              <w:t>794,934</w:t>
            </w:r>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77777777" w:rsidR="00265584" w:rsidRDefault="00265584">
            <w:pPr>
              <w:jc w:val="right"/>
            </w:pPr>
            <w:r>
              <w:t>-40,041</w:t>
            </w:r>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77777777" w:rsidR="00265584" w:rsidRDefault="00265584">
            <w:pPr>
              <w:jc w:val="right"/>
            </w:pPr>
            <w:r>
              <w:t>-5.0%</w:t>
            </w:r>
          </w:p>
        </w:tc>
        <w:tc>
          <w:tcPr>
            <w:tcW w:w="968" w:type="dxa"/>
            <w:tcBorders>
              <w:top w:val="single" w:sz="4" w:space="0" w:color="auto"/>
              <w:left w:val="single" w:sz="4" w:space="0" w:color="auto"/>
              <w:bottom w:val="single" w:sz="4" w:space="0" w:color="auto"/>
              <w:right w:val="single" w:sz="4" w:space="0" w:color="auto"/>
            </w:tcBorders>
            <w:hideMark/>
          </w:tcPr>
          <w:p w14:paraId="39C19EF2" w14:textId="77777777" w:rsidR="00265584" w:rsidRDefault="00265584">
            <w:pPr>
              <w:jc w:val="right"/>
            </w:pPr>
            <w:r>
              <w:t>132,829</w:t>
            </w:r>
          </w:p>
        </w:tc>
        <w:tc>
          <w:tcPr>
            <w:tcW w:w="1007" w:type="dxa"/>
            <w:tcBorders>
              <w:top w:val="single" w:sz="4" w:space="0" w:color="auto"/>
              <w:left w:val="single" w:sz="4" w:space="0" w:color="auto"/>
              <w:bottom w:val="single" w:sz="4" w:space="0" w:color="auto"/>
              <w:right w:val="single" w:sz="4" w:space="0" w:color="auto"/>
            </w:tcBorders>
            <w:hideMark/>
          </w:tcPr>
          <w:p w14:paraId="53FB7E35" w14:textId="77777777" w:rsidR="00265584" w:rsidRDefault="00265584">
            <w:pPr>
              <w:jc w:val="right"/>
            </w:pPr>
            <w:r>
              <w:t>141,931</w:t>
            </w:r>
          </w:p>
        </w:tc>
        <w:tc>
          <w:tcPr>
            <w:tcW w:w="798" w:type="dxa"/>
            <w:tcBorders>
              <w:top w:val="single" w:sz="4" w:space="0" w:color="auto"/>
              <w:left w:val="single" w:sz="4" w:space="0" w:color="auto"/>
              <w:bottom w:val="single" w:sz="4" w:space="0" w:color="auto"/>
              <w:right w:val="single" w:sz="4" w:space="0" w:color="auto"/>
            </w:tcBorders>
            <w:hideMark/>
          </w:tcPr>
          <w:p w14:paraId="72259E5A" w14:textId="77777777" w:rsidR="00265584" w:rsidRDefault="00265584">
            <w:pPr>
              <w:jc w:val="right"/>
            </w:pPr>
            <w:r>
              <w:t>-9,103</w:t>
            </w:r>
          </w:p>
        </w:tc>
        <w:tc>
          <w:tcPr>
            <w:tcW w:w="727" w:type="dxa"/>
            <w:tcBorders>
              <w:top w:val="single" w:sz="4" w:space="0" w:color="auto"/>
              <w:left w:val="single" w:sz="4" w:space="0" w:color="auto"/>
              <w:bottom w:val="single" w:sz="4" w:space="0" w:color="auto"/>
              <w:right w:val="single" w:sz="4" w:space="0" w:color="auto"/>
            </w:tcBorders>
            <w:hideMark/>
          </w:tcPr>
          <w:p w14:paraId="2838E080" w14:textId="77777777" w:rsidR="00265584" w:rsidRDefault="00265584">
            <w:pPr>
              <w:jc w:val="right"/>
            </w:pPr>
            <w:r>
              <w:t>-6.4%</w:t>
            </w:r>
          </w:p>
        </w:tc>
      </w:tr>
      <w:tr w:rsidR="00265584" w14:paraId="7B0B2E2E"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68D224D4" w14:textId="77777777" w:rsidR="00265584" w:rsidRDefault="00265584">
            <w:pPr>
              <w:rPr>
                <w:b/>
                <w:bCs/>
              </w:rPr>
            </w:pPr>
            <w:r>
              <w:rPr>
                <w:b/>
                <w:bCs/>
              </w:rPr>
              <w:t>Rural</w:t>
            </w:r>
          </w:p>
        </w:tc>
        <w:tc>
          <w:tcPr>
            <w:tcW w:w="1080" w:type="dxa"/>
            <w:tcBorders>
              <w:top w:val="single" w:sz="4" w:space="0" w:color="auto"/>
              <w:left w:val="single" w:sz="4" w:space="0" w:color="auto"/>
              <w:bottom w:val="single" w:sz="4" w:space="0" w:color="auto"/>
              <w:right w:val="single" w:sz="4" w:space="0" w:color="auto"/>
            </w:tcBorders>
            <w:noWrap/>
            <w:hideMark/>
          </w:tcPr>
          <w:p w14:paraId="60DBBD7E" w14:textId="77777777" w:rsidR="00265584" w:rsidRDefault="00265584">
            <w:pPr>
              <w:jc w:val="right"/>
            </w:pPr>
            <w:r>
              <w:t>142,559</w:t>
            </w:r>
          </w:p>
        </w:tc>
        <w:tc>
          <w:tcPr>
            <w:tcW w:w="975" w:type="dxa"/>
            <w:tcBorders>
              <w:top w:val="single" w:sz="4" w:space="0" w:color="auto"/>
              <w:left w:val="single" w:sz="4" w:space="0" w:color="auto"/>
              <w:bottom w:val="single" w:sz="4" w:space="0" w:color="auto"/>
              <w:right w:val="single" w:sz="4" w:space="0" w:color="auto"/>
            </w:tcBorders>
            <w:noWrap/>
            <w:hideMark/>
          </w:tcPr>
          <w:p w14:paraId="69017ADD" w14:textId="77777777" w:rsidR="00265584" w:rsidRDefault="00265584">
            <w:pPr>
              <w:jc w:val="right"/>
            </w:pPr>
            <w:r>
              <w:t>148,470</w:t>
            </w:r>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77777777" w:rsidR="00265584" w:rsidRDefault="00265584">
            <w:pPr>
              <w:jc w:val="right"/>
            </w:pPr>
            <w:r>
              <w:t>-5,911</w:t>
            </w:r>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77777777" w:rsidR="00265584" w:rsidRDefault="00265584">
            <w:pPr>
              <w:jc w:val="right"/>
            </w:pPr>
            <w:r>
              <w:t>-4.0%</w:t>
            </w:r>
          </w:p>
        </w:tc>
        <w:tc>
          <w:tcPr>
            <w:tcW w:w="968" w:type="dxa"/>
            <w:tcBorders>
              <w:top w:val="single" w:sz="4" w:space="0" w:color="auto"/>
              <w:left w:val="single" w:sz="4" w:space="0" w:color="auto"/>
              <w:bottom w:val="single" w:sz="4" w:space="0" w:color="auto"/>
              <w:right w:val="single" w:sz="4" w:space="0" w:color="auto"/>
            </w:tcBorders>
            <w:hideMark/>
          </w:tcPr>
          <w:p w14:paraId="16BEE70A" w14:textId="77777777" w:rsidR="00265584" w:rsidRDefault="00265584">
            <w:pPr>
              <w:jc w:val="right"/>
            </w:pPr>
            <w:r>
              <w:t>13,951</w:t>
            </w:r>
          </w:p>
        </w:tc>
        <w:tc>
          <w:tcPr>
            <w:tcW w:w="1007" w:type="dxa"/>
            <w:tcBorders>
              <w:top w:val="single" w:sz="4" w:space="0" w:color="auto"/>
              <w:left w:val="single" w:sz="4" w:space="0" w:color="auto"/>
              <w:bottom w:val="single" w:sz="4" w:space="0" w:color="auto"/>
              <w:right w:val="single" w:sz="4" w:space="0" w:color="auto"/>
            </w:tcBorders>
            <w:hideMark/>
          </w:tcPr>
          <w:p w14:paraId="34B23A35" w14:textId="77777777" w:rsidR="00265584" w:rsidRDefault="00265584">
            <w:pPr>
              <w:jc w:val="right"/>
            </w:pPr>
            <w:r>
              <w:t>14,466</w:t>
            </w:r>
          </w:p>
        </w:tc>
        <w:tc>
          <w:tcPr>
            <w:tcW w:w="798" w:type="dxa"/>
            <w:tcBorders>
              <w:top w:val="single" w:sz="4" w:space="0" w:color="auto"/>
              <w:left w:val="single" w:sz="4" w:space="0" w:color="auto"/>
              <w:bottom w:val="single" w:sz="4" w:space="0" w:color="auto"/>
              <w:right w:val="single" w:sz="4" w:space="0" w:color="auto"/>
            </w:tcBorders>
            <w:hideMark/>
          </w:tcPr>
          <w:p w14:paraId="346FD959" w14:textId="77777777" w:rsidR="00265584" w:rsidRDefault="00265584">
            <w:pPr>
              <w:jc w:val="right"/>
            </w:pPr>
            <w:r>
              <w:t>-514</w:t>
            </w:r>
          </w:p>
        </w:tc>
        <w:tc>
          <w:tcPr>
            <w:tcW w:w="727" w:type="dxa"/>
            <w:tcBorders>
              <w:top w:val="single" w:sz="4" w:space="0" w:color="auto"/>
              <w:left w:val="single" w:sz="4" w:space="0" w:color="auto"/>
              <w:bottom w:val="single" w:sz="4" w:space="0" w:color="auto"/>
              <w:right w:val="single" w:sz="4" w:space="0" w:color="auto"/>
            </w:tcBorders>
            <w:hideMark/>
          </w:tcPr>
          <w:p w14:paraId="41F1F9DB" w14:textId="77777777" w:rsidR="00265584" w:rsidRDefault="00265584">
            <w:pPr>
              <w:jc w:val="right"/>
            </w:pPr>
            <w:r>
              <w:t>-3.6%</w:t>
            </w:r>
          </w:p>
        </w:tc>
      </w:tr>
      <w:tr w:rsidR="00265584" w14:paraId="39D98F90"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6F7A2ED" w14:textId="77777777" w:rsidR="00265584" w:rsidRDefault="00265584">
            <w:pPr>
              <w:rPr>
                <w:b/>
                <w:bCs/>
              </w:rPr>
            </w:pPr>
            <w:r>
              <w:rPr>
                <w:b/>
                <w:bCs/>
              </w:rPr>
              <w:t>Urban cluster</w:t>
            </w:r>
          </w:p>
        </w:tc>
        <w:tc>
          <w:tcPr>
            <w:tcW w:w="1080" w:type="dxa"/>
            <w:tcBorders>
              <w:top w:val="single" w:sz="4" w:space="0" w:color="auto"/>
              <w:left w:val="single" w:sz="4" w:space="0" w:color="auto"/>
              <w:bottom w:val="single" w:sz="4" w:space="0" w:color="auto"/>
              <w:right w:val="single" w:sz="4" w:space="0" w:color="auto"/>
            </w:tcBorders>
            <w:noWrap/>
            <w:hideMark/>
          </w:tcPr>
          <w:p w14:paraId="153266FF" w14:textId="77777777" w:rsidR="00265584" w:rsidRDefault="00265584">
            <w:pPr>
              <w:jc w:val="right"/>
            </w:pPr>
            <w:r>
              <w:t>71,249</w:t>
            </w:r>
          </w:p>
        </w:tc>
        <w:tc>
          <w:tcPr>
            <w:tcW w:w="975" w:type="dxa"/>
            <w:tcBorders>
              <w:top w:val="single" w:sz="4" w:space="0" w:color="auto"/>
              <w:left w:val="single" w:sz="4" w:space="0" w:color="auto"/>
              <w:bottom w:val="single" w:sz="4" w:space="0" w:color="auto"/>
              <w:right w:val="single" w:sz="4" w:space="0" w:color="auto"/>
            </w:tcBorders>
            <w:noWrap/>
            <w:hideMark/>
          </w:tcPr>
          <w:p w14:paraId="49A5F2B8" w14:textId="77777777" w:rsidR="00265584" w:rsidRDefault="00265584">
            <w:pPr>
              <w:jc w:val="right"/>
            </w:pPr>
            <w:r>
              <w:t>75,453</w:t>
            </w:r>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77777777" w:rsidR="00265584" w:rsidRDefault="00265584">
            <w:pPr>
              <w:jc w:val="right"/>
            </w:pPr>
            <w:r>
              <w:t>-4,204</w:t>
            </w:r>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77777777" w:rsidR="00265584" w:rsidRDefault="00265584">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5EB22DA4" w14:textId="77777777" w:rsidR="00265584" w:rsidRDefault="00265584">
            <w:pPr>
              <w:jc w:val="right"/>
            </w:pPr>
            <w:r>
              <w:t>9,296</w:t>
            </w:r>
          </w:p>
        </w:tc>
        <w:tc>
          <w:tcPr>
            <w:tcW w:w="1007" w:type="dxa"/>
            <w:tcBorders>
              <w:top w:val="single" w:sz="4" w:space="0" w:color="auto"/>
              <w:left w:val="single" w:sz="4" w:space="0" w:color="auto"/>
              <w:bottom w:val="single" w:sz="4" w:space="0" w:color="auto"/>
              <w:right w:val="single" w:sz="4" w:space="0" w:color="auto"/>
            </w:tcBorders>
            <w:hideMark/>
          </w:tcPr>
          <w:p w14:paraId="748DD6AC" w14:textId="77777777" w:rsidR="00265584" w:rsidRDefault="00265584">
            <w:pPr>
              <w:jc w:val="right"/>
            </w:pPr>
            <w:r>
              <w:t>9,844</w:t>
            </w:r>
          </w:p>
        </w:tc>
        <w:tc>
          <w:tcPr>
            <w:tcW w:w="798" w:type="dxa"/>
            <w:tcBorders>
              <w:top w:val="single" w:sz="4" w:space="0" w:color="auto"/>
              <w:left w:val="single" w:sz="4" w:space="0" w:color="auto"/>
              <w:bottom w:val="single" w:sz="4" w:space="0" w:color="auto"/>
              <w:right w:val="single" w:sz="4" w:space="0" w:color="auto"/>
            </w:tcBorders>
            <w:hideMark/>
          </w:tcPr>
          <w:p w14:paraId="00718C7C" w14:textId="77777777" w:rsidR="00265584" w:rsidRDefault="00265584">
            <w:pPr>
              <w:jc w:val="right"/>
            </w:pPr>
            <w:r>
              <w:t>-549</w:t>
            </w:r>
          </w:p>
        </w:tc>
        <w:tc>
          <w:tcPr>
            <w:tcW w:w="727" w:type="dxa"/>
            <w:tcBorders>
              <w:top w:val="single" w:sz="4" w:space="0" w:color="auto"/>
              <w:left w:val="single" w:sz="4" w:space="0" w:color="auto"/>
              <w:bottom w:val="single" w:sz="4" w:space="0" w:color="auto"/>
              <w:right w:val="single" w:sz="4" w:space="0" w:color="auto"/>
            </w:tcBorders>
            <w:hideMark/>
          </w:tcPr>
          <w:p w14:paraId="1F27183D" w14:textId="77777777" w:rsidR="00265584" w:rsidRDefault="00265584">
            <w:pPr>
              <w:jc w:val="right"/>
            </w:pPr>
            <w:r>
              <w:t>-5.6%</w:t>
            </w:r>
          </w:p>
        </w:tc>
      </w:tr>
      <w:tr w:rsidR="00265584" w14:paraId="0D4522A3"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A655D84" w14:textId="77777777" w:rsidR="00265584" w:rsidRDefault="00265584">
            <w:pPr>
              <w:rPr>
                <w:b/>
                <w:bCs/>
              </w:rPr>
            </w:pPr>
            <w:r>
              <w:rPr>
                <w:b/>
                <w:bCs/>
              </w:rPr>
              <w:t>Urbanized area</w:t>
            </w:r>
          </w:p>
        </w:tc>
        <w:tc>
          <w:tcPr>
            <w:tcW w:w="1080" w:type="dxa"/>
            <w:tcBorders>
              <w:top w:val="single" w:sz="4" w:space="0" w:color="auto"/>
              <w:left w:val="single" w:sz="4" w:space="0" w:color="auto"/>
              <w:bottom w:val="single" w:sz="4" w:space="0" w:color="auto"/>
              <w:right w:val="single" w:sz="4" w:space="0" w:color="auto"/>
            </w:tcBorders>
            <w:noWrap/>
            <w:hideMark/>
          </w:tcPr>
          <w:p w14:paraId="4DC17D26" w14:textId="77777777" w:rsidR="00265584" w:rsidRDefault="00265584">
            <w:pPr>
              <w:jc w:val="right"/>
            </w:pPr>
            <w:r>
              <w:t>541,085</w:t>
            </w:r>
          </w:p>
        </w:tc>
        <w:tc>
          <w:tcPr>
            <w:tcW w:w="975" w:type="dxa"/>
            <w:tcBorders>
              <w:top w:val="single" w:sz="4" w:space="0" w:color="auto"/>
              <w:left w:val="single" w:sz="4" w:space="0" w:color="auto"/>
              <w:bottom w:val="single" w:sz="4" w:space="0" w:color="auto"/>
              <w:right w:val="single" w:sz="4" w:space="0" w:color="auto"/>
            </w:tcBorders>
            <w:noWrap/>
            <w:hideMark/>
          </w:tcPr>
          <w:p w14:paraId="12EAFFBC" w14:textId="77777777" w:rsidR="00265584" w:rsidRDefault="00265584">
            <w:pPr>
              <w:jc w:val="right"/>
            </w:pPr>
            <w:r>
              <w:t>571,011</w:t>
            </w:r>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77777777" w:rsidR="00265584" w:rsidRDefault="00265584">
            <w:pPr>
              <w:jc w:val="right"/>
            </w:pPr>
            <w:r>
              <w:t>-29,926</w:t>
            </w:r>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77777777" w:rsidR="00265584" w:rsidRDefault="00265584">
            <w:pPr>
              <w:jc w:val="right"/>
            </w:pPr>
            <w:r>
              <w:t>-5.2%</w:t>
            </w:r>
          </w:p>
        </w:tc>
        <w:tc>
          <w:tcPr>
            <w:tcW w:w="968" w:type="dxa"/>
            <w:tcBorders>
              <w:top w:val="single" w:sz="4" w:space="0" w:color="auto"/>
              <w:left w:val="single" w:sz="4" w:space="0" w:color="auto"/>
              <w:bottom w:val="single" w:sz="4" w:space="0" w:color="auto"/>
              <w:right w:val="single" w:sz="4" w:space="0" w:color="auto"/>
            </w:tcBorders>
            <w:hideMark/>
          </w:tcPr>
          <w:p w14:paraId="0C0248D6" w14:textId="77777777" w:rsidR="00265584" w:rsidRDefault="00265584">
            <w:pPr>
              <w:jc w:val="right"/>
            </w:pPr>
            <w:r>
              <w:t>109,581</w:t>
            </w:r>
          </w:p>
        </w:tc>
        <w:tc>
          <w:tcPr>
            <w:tcW w:w="1007" w:type="dxa"/>
            <w:tcBorders>
              <w:top w:val="single" w:sz="4" w:space="0" w:color="auto"/>
              <w:left w:val="single" w:sz="4" w:space="0" w:color="auto"/>
              <w:bottom w:val="single" w:sz="4" w:space="0" w:color="auto"/>
              <w:right w:val="single" w:sz="4" w:space="0" w:color="auto"/>
            </w:tcBorders>
            <w:hideMark/>
          </w:tcPr>
          <w:p w14:paraId="4EB0EF04" w14:textId="77777777" w:rsidR="00265584" w:rsidRDefault="00265584">
            <w:pPr>
              <w:jc w:val="right"/>
            </w:pPr>
            <w:r>
              <w:t>117,621</w:t>
            </w:r>
          </w:p>
        </w:tc>
        <w:tc>
          <w:tcPr>
            <w:tcW w:w="798" w:type="dxa"/>
            <w:tcBorders>
              <w:top w:val="single" w:sz="4" w:space="0" w:color="auto"/>
              <w:left w:val="single" w:sz="4" w:space="0" w:color="auto"/>
              <w:bottom w:val="single" w:sz="4" w:space="0" w:color="auto"/>
              <w:right w:val="single" w:sz="4" w:space="0" w:color="auto"/>
            </w:tcBorders>
            <w:hideMark/>
          </w:tcPr>
          <w:p w14:paraId="74CE4BE9" w14:textId="77777777" w:rsidR="00265584" w:rsidRDefault="00265584">
            <w:pPr>
              <w:jc w:val="right"/>
            </w:pPr>
            <w:r>
              <w:t>-8,040</w:t>
            </w:r>
          </w:p>
        </w:tc>
        <w:tc>
          <w:tcPr>
            <w:tcW w:w="727" w:type="dxa"/>
            <w:tcBorders>
              <w:top w:val="single" w:sz="4" w:space="0" w:color="auto"/>
              <w:left w:val="single" w:sz="4" w:space="0" w:color="auto"/>
              <w:bottom w:val="single" w:sz="4" w:space="0" w:color="auto"/>
              <w:right w:val="single" w:sz="4" w:space="0" w:color="auto"/>
            </w:tcBorders>
            <w:hideMark/>
          </w:tcPr>
          <w:p w14:paraId="29431338" w14:textId="77777777" w:rsidR="00265584" w:rsidRDefault="00265584">
            <w:pPr>
              <w:jc w:val="right"/>
            </w:pPr>
            <w:r>
              <w:t>-6.8%</w:t>
            </w:r>
          </w:p>
        </w:tc>
      </w:tr>
      <w:tr w:rsidR="00015C82" w14:paraId="686435D9"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304E9225" w14:textId="0DBC762B" w:rsidR="00015C82" w:rsidRDefault="00015C82" w:rsidP="00015C82">
            <w:pPr>
              <w:rPr>
                <w:b/>
                <w:bCs/>
              </w:rPr>
            </w:pPr>
            <w:r>
              <w:rPr>
                <w:b/>
                <w:bCs/>
              </w:rPr>
              <w:t>&lt;</w:t>
            </w:r>
            <w:r>
              <w:rPr>
                <w:b/>
                <w:bCs/>
              </w:rPr>
              <w:t>$</w:t>
            </w:r>
            <w:r>
              <w:rPr>
                <w:b/>
                <w:bCs/>
              </w:rPr>
              <w:t>20,000</w:t>
            </w:r>
          </w:p>
        </w:tc>
        <w:tc>
          <w:tcPr>
            <w:tcW w:w="1080" w:type="dxa"/>
            <w:tcBorders>
              <w:top w:val="single" w:sz="4" w:space="0" w:color="auto"/>
              <w:left w:val="single" w:sz="4" w:space="0" w:color="auto"/>
              <w:bottom w:val="single" w:sz="4" w:space="0" w:color="auto"/>
              <w:right w:val="single" w:sz="4" w:space="0" w:color="auto"/>
            </w:tcBorders>
            <w:noWrap/>
            <w:hideMark/>
          </w:tcPr>
          <w:p w14:paraId="5149617E" w14:textId="77777777" w:rsidR="00015C82" w:rsidRDefault="00015C82" w:rsidP="00015C82">
            <w:pPr>
              <w:jc w:val="right"/>
            </w:pPr>
            <w:r>
              <w:t>28,039</w:t>
            </w:r>
          </w:p>
        </w:tc>
        <w:tc>
          <w:tcPr>
            <w:tcW w:w="975" w:type="dxa"/>
            <w:tcBorders>
              <w:top w:val="single" w:sz="4" w:space="0" w:color="auto"/>
              <w:left w:val="single" w:sz="4" w:space="0" w:color="auto"/>
              <w:bottom w:val="single" w:sz="4" w:space="0" w:color="auto"/>
              <w:right w:val="single" w:sz="4" w:space="0" w:color="auto"/>
            </w:tcBorders>
            <w:noWrap/>
            <w:hideMark/>
          </w:tcPr>
          <w:p w14:paraId="072E06A1" w14:textId="77777777" w:rsidR="00015C82" w:rsidRDefault="00015C82" w:rsidP="00015C82">
            <w:pPr>
              <w:jc w:val="right"/>
            </w:pPr>
            <w:r>
              <w:t>28,207</w:t>
            </w:r>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77777777" w:rsidR="00015C82" w:rsidRDefault="00015C82" w:rsidP="00015C82">
            <w:pPr>
              <w:jc w:val="right"/>
            </w:pPr>
            <w:r>
              <w:t>-168</w:t>
            </w:r>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7777777" w:rsidR="00015C82" w:rsidRDefault="00015C82" w:rsidP="00015C82">
            <w:pPr>
              <w:jc w:val="right"/>
            </w:pPr>
            <w:r>
              <w:t>-0.6%</w:t>
            </w:r>
          </w:p>
        </w:tc>
        <w:tc>
          <w:tcPr>
            <w:tcW w:w="968" w:type="dxa"/>
            <w:tcBorders>
              <w:top w:val="single" w:sz="4" w:space="0" w:color="auto"/>
              <w:left w:val="single" w:sz="4" w:space="0" w:color="auto"/>
              <w:bottom w:val="single" w:sz="4" w:space="0" w:color="auto"/>
              <w:right w:val="single" w:sz="4" w:space="0" w:color="auto"/>
            </w:tcBorders>
            <w:hideMark/>
          </w:tcPr>
          <w:p w14:paraId="12735496" w14:textId="77777777" w:rsidR="00015C82" w:rsidRDefault="00015C82" w:rsidP="00015C82">
            <w:pPr>
              <w:jc w:val="right"/>
            </w:pPr>
            <w:r>
              <w:t>5,834</w:t>
            </w:r>
          </w:p>
        </w:tc>
        <w:tc>
          <w:tcPr>
            <w:tcW w:w="1007" w:type="dxa"/>
            <w:tcBorders>
              <w:top w:val="single" w:sz="4" w:space="0" w:color="auto"/>
              <w:left w:val="single" w:sz="4" w:space="0" w:color="auto"/>
              <w:bottom w:val="single" w:sz="4" w:space="0" w:color="auto"/>
              <w:right w:val="single" w:sz="4" w:space="0" w:color="auto"/>
            </w:tcBorders>
            <w:hideMark/>
          </w:tcPr>
          <w:p w14:paraId="6D80C3E0" w14:textId="77777777" w:rsidR="00015C82" w:rsidRDefault="00015C82" w:rsidP="00015C82">
            <w:pPr>
              <w:jc w:val="right"/>
            </w:pPr>
            <w:r>
              <w:t>5,892</w:t>
            </w:r>
          </w:p>
        </w:tc>
        <w:tc>
          <w:tcPr>
            <w:tcW w:w="798" w:type="dxa"/>
            <w:tcBorders>
              <w:top w:val="single" w:sz="4" w:space="0" w:color="auto"/>
              <w:left w:val="single" w:sz="4" w:space="0" w:color="auto"/>
              <w:bottom w:val="single" w:sz="4" w:space="0" w:color="auto"/>
              <w:right w:val="single" w:sz="4" w:space="0" w:color="auto"/>
            </w:tcBorders>
            <w:hideMark/>
          </w:tcPr>
          <w:p w14:paraId="7FE749DA" w14:textId="77777777" w:rsidR="00015C82" w:rsidRDefault="00015C82" w:rsidP="00015C82">
            <w:pPr>
              <w:jc w:val="right"/>
            </w:pPr>
            <w:r>
              <w:t>-58</w:t>
            </w:r>
          </w:p>
        </w:tc>
        <w:tc>
          <w:tcPr>
            <w:tcW w:w="727" w:type="dxa"/>
            <w:tcBorders>
              <w:top w:val="single" w:sz="4" w:space="0" w:color="auto"/>
              <w:left w:val="single" w:sz="4" w:space="0" w:color="auto"/>
              <w:bottom w:val="single" w:sz="4" w:space="0" w:color="auto"/>
              <w:right w:val="single" w:sz="4" w:space="0" w:color="auto"/>
            </w:tcBorders>
            <w:hideMark/>
          </w:tcPr>
          <w:p w14:paraId="67093C89" w14:textId="77777777" w:rsidR="00015C82" w:rsidRDefault="00015C82" w:rsidP="00015C82">
            <w:pPr>
              <w:jc w:val="right"/>
            </w:pPr>
            <w:r>
              <w:t>-1.0%</w:t>
            </w:r>
          </w:p>
        </w:tc>
      </w:tr>
      <w:tr w:rsidR="00015C82" w14:paraId="7E1B9566"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772BD1E" w14:textId="0452444A" w:rsidR="00015C82" w:rsidRDefault="00015C82" w:rsidP="00015C82">
            <w:pPr>
              <w:rPr>
                <w:b/>
                <w:bCs/>
              </w:rPr>
            </w:pPr>
            <w:r>
              <w:rPr>
                <w:b/>
                <w:bCs/>
              </w:rPr>
              <w:t>$</w:t>
            </w:r>
            <w:r>
              <w:rPr>
                <w:b/>
                <w:bCs/>
              </w:rPr>
              <w:t>20,000 to &lt;</w:t>
            </w:r>
            <w:r>
              <w:rPr>
                <w:b/>
                <w:bCs/>
              </w:rPr>
              <w:t>$</w:t>
            </w:r>
            <w:r>
              <w:rPr>
                <w:b/>
                <w:bCs/>
              </w:rPr>
              <w:t>35,000</w:t>
            </w:r>
          </w:p>
        </w:tc>
        <w:tc>
          <w:tcPr>
            <w:tcW w:w="1080" w:type="dxa"/>
            <w:tcBorders>
              <w:top w:val="single" w:sz="4" w:space="0" w:color="auto"/>
              <w:left w:val="single" w:sz="4" w:space="0" w:color="auto"/>
              <w:bottom w:val="single" w:sz="4" w:space="0" w:color="auto"/>
              <w:right w:val="single" w:sz="4" w:space="0" w:color="auto"/>
            </w:tcBorders>
            <w:noWrap/>
            <w:hideMark/>
          </w:tcPr>
          <w:p w14:paraId="37CE0855" w14:textId="77777777" w:rsidR="00015C82" w:rsidRDefault="00015C82" w:rsidP="00015C82">
            <w:pPr>
              <w:jc w:val="right"/>
            </w:pPr>
            <w:r>
              <w:t>134,208</w:t>
            </w:r>
          </w:p>
        </w:tc>
        <w:tc>
          <w:tcPr>
            <w:tcW w:w="975" w:type="dxa"/>
            <w:tcBorders>
              <w:top w:val="single" w:sz="4" w:space="0" w:color="auto"/>
              <w:left w:val="single" w:sz="4" w:space="0" w:color="auto"/>
              <w:bottom w:val="single" w:sz="4" w:space="0" w:color="auto"/>
              <w:right w:val="single" w:sz="4" w:space="0" w:color="auto"/>
            </w:tcBorders>
            <w:noWrap/>
            <w:hideMark/>
          </w:tcPr>
          <w:p w14:paraId="762275F3" w14:textId="77777777" w:rsidR="00015C82" w:rsidRDefault="00015C82" w:rsidP="00015C82">
            <w:pPr>
              <w:jc w:val="right"/>
            </w:pPr>
            <w:r>
              <w:t>137,765</w:t>
            </w:r>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77777777" w:rsidR="00015C82" w:rsidRDefault="00015C82" w:rsidP="00015C82">
            <w:pPr>
              <w:jc w:val="right"/>
            </w:pPr>
            <w:r>
              <w:t>-3,558</w:t>
            </w:r>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77777777" w:rsidR="00015C82" w:rsidRDefault="00015C82" w:rsidP="00015C82">
            <w:pPr>
              <w:jc w:val="right"/>
            </w:pPr>
            <w:r>
              <w:t>-2.6%</w:t>
            </w:r>
          </w:p>
        </w:tc>
        <w:tc>
          <w:tcPr>
            <w:tcW w:w="968" w:type="dxa"/>
            <w:tcBorders>
              <w:top w:val="single" w:sz="4" w:space="0" w:color="auto"/>
              <w:left w:val="single" w:sz="4" w:space="0" w:color="auto"/>
              <w:bottom w:val="single" w:sz="4" w:space="0" w:color="auto"/>
              <w:right w:val="single" w:sz="4" w:space="0" w:color="auto"/>
            </w:tcBorders>
            <w:hideMark/>
          </w:tcPr>
          <w:p w14:paraId="27A3AD58" w14:textId="77777777" w:rsidR="00015C82" w:rsidRDefault="00015C82" w:rsidP="00015C82">
            <w:pPr>
              <w:jc w:val="right"/>
            </w:pPr>
            <w:r>
              <w:t>24,906</w:t>
            </w:r>
          </w:p>
        </w:tc>
        <w:tc>
          <w:tcPr>
            <w:tcW w:w="1007" w:type="dxa"/>
            <w:tcBorders>
              <w:top w:val="single" w:sz="4" w:space="0" w:color="auto"/>
              <w:left w:val="single" w:sz="4" w:space="0" w:color="auto"/>
              <w:bottom w:val="single" w:sz="4" w:space="0" w:color="auto"/>
              <w:right w:val="single" w:sz="4" w:space="0" w:color="auto"/>
            </w:tcBorders>
            <w:hideMark/>
          </w:tcPr>
          <w:p w14:paraId="4D3DC6A2" w14:textId="77777777" w:rsidR="00015C82" w:rsidRDefault="00015C82" w:rsidP="00015C82">
            <w:pPr>
              <w:jc w:val="right"/>
            </w:pPr>
            <w:r>
              <w:t>25,794</w:t>
            </w:r>
          </w:p>
        </w:tc>
        <w:tc>
          <w:tcPr>
            <w:tcW w:w="798" w:type="dxa"/>
            <w:tcBorders>
              <w:top w:val="single" w:sz="4" w:space="0" w:color="auto"/>
              <w:left w:val="single" w:sz="4" w:space="0" w:color="auto"/>
              <w:bottom w:val="single" w:sz="4" w:space="0" w:color="auto"/>
              <w:right w:val="single" w:sz="4" w:space="0" w:color="auto"/>
            </w:tcBorders>
            <w:hideMark/>
          </w:tcPr>
          <w:p w14:paraId="55FA217F" w14:textId="77777777" w:rsidR="00015C82" w:rsidRDefault="00015C82" w:rsidP="00015C82">
            <w:pPr>
              <w:jc w:val="right"/>
            </w:pPr>
            <w:r>
              <w:t>-889</w:t>
            </w:r>
          </w:p>
        </w:tc>
        <w:tc>
          <w:tcPr>
            <w:tcW w:w="727" w:type="dxa"/>
            <w:tcBorders>
              <w:top w:val="single" w:sz="4" w:space="0" w:color="auto"/>
              <w:left w:val="single" w:sz="4" w:space="0" w:color="auto"/>
              <w:bottom w:val="single" w:sz="4" w:space="0" w:color="auto"/>
              <w:right w:val="single" w:sz="4" w:space="0" w:color="auto"/>
            </w:tcBorders>
            <w:hideMark/>
          </w:tcPr>
          <w:p w14:paraId="77E3ED82" w14:textId="77777777" w:rsidR="00015C82" w:rsidRDefault="00015C82" w:rsidP="00015C82">
            <w:pPr>
              <w:jc w:val="right"/>
            </w:pPr>
            <w:r>
              <w:t>-3.4%</w:t>
            </w:r>
          </w:p>
        </w:tc>
      </w:tr>
      <w:tr w:rsidR="00015C82" w14:paraId="57D3FD88"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033F6FF5" w14:textId="6365B4F6" w:rsidR="00015C82" w:rsidRDefault="00015C82" w:rsidP="00015C82">
            <w:pPr>
              <w:rPr>
                <w:b/>
                <w:bCs/>
              </w:rPr>
            </w:pPr>
            <w:r>
              <w:rPr>
                <w:b/>
                <w:bCs/>
              </w:rPr>
              <w:t>$</w:t>
            </w:r>
            <w:r>
              <w:rPr>
                <w:b/>
                <w:bCs/>
              </w:rPr>
              <w:t>35,000 to &lt;</w:t>
            </w:r>
            <w:r>
              <w:rPr>
                <w:b/>
                <w:bCs/>
              </w:rPr>
              <w:t>$</w:t>
            </w:r>
            <w:r>
              <w:rPr>
                <w:b/>
                <w:bCs/>
              </w:rPr>
              <w:t>50,000</w:t>
            </w:r>
          </w:p>
        </w:tc>
        <w:tc>
          <w:tcPr>
            <w:tcW w:w="1080" w:type="dxa"/>
            <w:tcBorders>
              <w:top w:val="single" w:sz="4" w:space="0" w:color="auto"/>
              <w:left w:val="single" w:sz="4" w:space="0" w:color="auto"/>
              <w:bottom w:val="single" w:sz="4" w:space="0" w:color="auto"/>
              <w:right w:val="single" w:sz="4" w:space="0" w:color="auto"/>
            </w:tcBorders>
            <w:noWrap/>
            <w:hideMark/>
          </w:tcPr>
          <w:p w14:paraId="33B6ADE5" w14:textId="77777777" w:rsidR="00015C82" w:rsidRDefault="00015C82" w:rsidP="00015C82">
            <w:pPr>
              <w:jc w:val="right"/>
            </w:pPr>
            <w:r>
              <w:t>190,481</w:t>
            </w:r>
          </w:p>
        </w:tc>
        <w:tc>
          <w:tcPr>
            <w:tcW w:w="975" w:type="dxa"/>
            <w:tcBorders>
              <w:top w:val="single" w:sz="4" w:space="0" w:color="auto"/>
              <w:left w:val="single" w:sz="4" w:space="0" w:color="auto"/>
              <w:bottom w:val="single" w:sz="4" w:space="0" w:color="auto"/>
              <w:right w:val="single" w:sz="4" w:space="0" w:color="auto"/>
            </w:tcBorders>
            <w:noWrap/>
            <w:hideMark/>
          </w:tcPr>
          <w:p w14:paraId="023A0443" w14:textId="77777777" w:rsidR="00015C82" w:rsidRDefault="00015C82" w:rsidP="00015C82">
            <w:pPr>
              <w:jc w:val="right"/>
            </w:pPr>
            <w:r>
              <w:t>200,367</w:t>
            </w:r>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77777777" w:rsidR="00015C82" w:rsidRDefault="00015C82" w:rsidP="00015C82">
            <w:pPr>
              <w:jc w:val="right"/>
            </w:pPr>
            <w:r>
              <w:t>-9,885</w:t>
            </w:r>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77777777" w:rsidR="00015C82" w:rsidRDefault="00015C82" w:rsidP="00015C82">
            <w:pPr>
              <w:jc w:val="right"/>
            </w:pPr>
            <w:r>
              <w:t>-4.9%</w:t>
            </w:r>
          </w:p>
        </w:tc>
        <w:tc>
          <w:tcPr>
            <w:tcW w:w="968" w:type="dxa"/>
            <w:tcBorders>
              <w:top w:val="single" w:sz="4" w:space="0" w:color="auto"/>
              <w:left w:val="single" w:sz="4" w:space="0" w:color="auto"/>
              <w:bottom w:val="single" w:sz="4" w:space="0" w:color="auto"/>
              <w:right w:val="single" w:sz="4" w:space="0" w:color="auto"/>
            </w:tcBorders>
            <w:hideMark/>
          </w:tcPr>
          <w:p w14:paraId="2F6393CB" w14:textId="77777777" w:rsidR="00015C82" w:rsidRDefault="00015C82" w:rsidP="00015C82">
            <w:pPr>
              <w:jc w:val="right"/>
            </w:pPr>
            <w:r>
              <w:t>32,369</w:t>
            </w:r>
          </w:p>
        </w:tc>
        <w:tc>
          <w:tcPr>
            <w:tcW w:w="1007" w:type="dxa"/>
            <w:tcBorders>
              <w:top w:val="single" w:sz="4" w:space="0" w:color="auto"/>
              <w:left w:val="single" w:sz="4" w:space="0" w:color="auto"/>
              <w:bottom w:val="single" w:sz="4" w:space="0" w:color="auto"/>
              <w:right w:val="single" w:sz="4" w:space="0" w:color="auto"/>
            </w:tcBorders>
            <w:hideMark/>
          </w:tcPr>
          <w:p w14:paraId="1A29A1DF" w14:textId="77777777" w:rsidR="00015C82" w:rsidRDefault="00015C82" w:rsidP="00015C82">
            <w:pPr>
              <w:jc w:val="right"/>
            </w:pPr>
            <w:r>
              <w:t>34,549</w:t>
            </w:r>
          </w:p>
        </w:tc>
        <w:tc>
          <w:tcPr>
            <w:tcW w:w="798" w:type="dxa"/>
            <w:tcBorders>
              <w:top w:val="single" w:sz="4" w:space="0" w:color="auto"/>
              <w:left w:val="single" w:sz="4" w:space="0" w:color="auto"/>
              <w:bottom w:val="single" w:sz="4" w:space="0" w:color="auto"/>
              <w:right w:val="single" w:sz="4" w:space="0" w:color="auto"/>
            </w:tcBorders>
            <w:hideMark/>
          </w:tcPr>
          <w:p w14:paraId="4A33BAA8" w14:textId="77777777" w:rsidR="00015C82" w:rsidRDefault="00015C82" w:rsidP="00015C82">
            <w:pPr>
              <w:jc w:val="right"/>
            </w:pPr>
            <w:r>
              <w:t>-2,180</w:t>
            </w:r>
          </w:p>
        </w:tc>
        <w:tc>
          <w:tcPr>
            <w:tcW w:w="727" w:type="dxa"/>
            <w:tcBorders>
              <w:top w:val="single" w:sz="4" w:space="0" w:color="auto"/>
              <w:left w:val="single" w:sz="4" w:space="0" w:color="auto"/>
              <w:bottom w:val="single" w:sz="4" w:space="0" w:color="auto"/>
              <w:right w:val="single" w:sz="4" w:space="0" w:color="auto"/>
            </w:tcBorders>
            <w:hideMark/>
          </w:tcPr>
          <w:p w14:paraId="3D8CA648" w14:textId="77777777" w:rsidR="00015C82" w:rsidRDefault="00015C82" w:rsidP="00015C82">
            <w:pPr>
              <w:jc w:val="right"/>
            </w:pPr>
            <w:r>
              <w:t>-6.3%</w:t>
            </w:r>
          </w:p>
        </w:tc>
      </w:tr>
      <w:tr w:rsidR="00015C82" w14:paraId="57EB1B21"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AB24164" w14:textId="4BAA7F4D" w:rsidR="00015C82" w:rsidRDefault="00015C82" w:rsidP="00015C82">
            <w:pPr>
              <w:rPr>
                <w:b/>
                <w:bCs/>
              </w:rPr>
            </w:pPr>
            <w:r>
              <w:rPr>
                <w:b/>
                <w:bCs/>
              </w:rPr>
              <w:t>$</w:t>
            </w:r>
            <w:r>
              <w:rPr>
                <w:b/>
                <w:bCs/>
              </w:rPr>
              <w:t>50,000 to &lt;</w:t>
            </w:r>
            <w:r>
              <w:rPr>
                <w:b/>
                <w:bCs/>
              </w:rPr>
              <w:t>$</w:t>
            </w:r>
            <w:r>
              <w:rPr>
                <w:b/>
                <w:bCs/>
              </w:rPr>
              <w:t>75,000</w:t>
            </w:r>
          </w:p>
        </w:tc>
        <w:tc>
          <w:tcPr>
            <w:tcW w:w="1080" w:type="dxa"/>
            <w:tcBorders>
              <w:top w:val="single" w:sz="4" w:space="0" w:color="auto"/>
              <w:left w:val="single" w:sz="4" w:space="0" w:color="auto"/>
              <w:bottom w:val="single" w:sz="4" w:space="0" w:color="auto"/>
              <w:right w:val="single" w:sz="4" w:space="0" w:color="auto"/>
            </w:tcBorders>
            <w:noWrap/>
            <w:hideMark/>
          </w:tcPr>
          <w:p w14:paraId="23838441" w14:textId="77777777" w:rsidR="00015C82" w:rsidRDefault="00015C82" w:rsidP="00015C82">
            <w:pPr>
              <w:jc w:val="right"/>
            </w:pPr>
            <w:r>
              <w:t>223,522</w:t>
            </w:r>
          </w:p>
        </w:tc>
        <w:tc>
          <w:tcPr>
            <w:tcW w:w="975" w:type="dxa"/>
            <w:tcBorders>
              <w:top w:val="single" w:sz="4" w:space="0" w:color="auto"/>
              <w:left w:val="single" w:sz="4" w:space="0" w:color="auto"/>
              <w:bottom w:val="single" w:sz="4" w:space="0" w:color="auto"/>
              <w:right w:val="single" w:sz="4" w:space="0" w:color="auto"/>
            </w:tcBorders>
            <w:noWrap/>
            <w:hideMark/>
          </w:tcPr>
          <w:p w14:paraId="07756CE3" w14:textId="77777777" w:rsidR="00015C82" w:rsidRDefault="00015C82" w:rsidP="00015C82">
            <w:pPr>
              <w:jc w:val="right"/>
            </w:pPr>
            <w:r>
              <w:t>236,827</w:t>
            </w:r>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77777777" w:rsidR="00015C82" w:rsidRDefault="00015C82" w:rsidP="00015C82">
            <w:pPr>
              <w:jc w:val="right"/>
            </w:pPr>
            <w:r>
              <w:t>-13,305</w:t>
            </w:r>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77777777" w:rsidR="00015C82" w:rsidRDefault="00015C82" w:rsidP="00015C82">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6F67C222" w14:textId="77777777" w:rsidR="00015C82" w:rsidRDefault="00015C82" w:rsidP="00015C82">
            <w:pPr>
              <w:jc w:val="right"/>
            </w:pPr>
            <w:r>
              <w:t>37,559</w:t>
            </w:r>
          </w:p>
        </w:tc>
        <w:tc>
          <w:tcPr>
            <w:tcW w:w="1007" w:type="dxa"/>
            <w:tcBorders>
              <w:top w:val="single" w:sz="4" w:space="0" w:color="auto"/>
              <w:left w:val="single" w:sz="4" w:space="0" w:color="auto"/>
              <w:bottom w:val="single" w:sz="4" w:space="0" w:color="auto"/>
              <w:right w:val="single" w:sz="4" w:space="0" w:color="auto"/>
            </w:tcBorders>
            <w:hideMark/>
          </w:tcPr>
          <w:p w14:paraId="7A8F95D9" w14:textId="77777777" w:rsidR="00015C82" w:rsidRDefault="00015C82" w:rsidP="00015C82">
            <w:pPr>
              <w:jc w:val="right"/>
            </w:pPr>
            <w:r>
              <w:t>40,540</w:t>
            </w:r>
          </w:p>
        </w:tc>
        <w:tc>
          <w:tcPr>
            <w:tcW w:w="798" w:type="dxa"/>
            <w:tcBorders>
              <w:top w:val="single" w:sz="4" w:space="0" w:color="auto"/>
              <w:left w:val="single" w:sz="4" w:space="0" w:color="auto"/>
              <w:bottom w:val="single" w:sz="4" w:space="0" w:color="auto"/>
              <w:right w:val="single" w:sz="4" w:space="0" w:color="auto"/>
            </w:tcBorders>
            <w:hideMark/>
          </w:tcPr>
          <w:p w14:paraId="71749DA4" w14:textId="77777777" w:rsidR="00015C82" w:rsidRDefault="00015C82" w:rsidP="00015C82">
            <w:pPr>
              <w:jc w:val="right"/>
            </w:pPr>
            <w:r>
              <w:t>-2,981</w:t>
            </w:r>
          </w:p>
        </w:tc>
        <w:tc>
          <w:tcPr>
            <w:tcW w:w="727" w:type="dxa"/>
            <w:tcBorders>
              <w:top w:val="single" w:sz="4" w:space="0" w:color="auto"/>
              <w:left w:val="single" w:sz="4" w:space="0" w:color="auto"/>
              <w:bottom w:val="single" w:sz="4" w:space="0" w:color="auto"/>
              <w:right w:val="single" w:sz="4" w:space="0" w:color="auto"/>
            </w:tcBorders>
            <w:hideMark/>
          </w:tcPr>
          <w:p w14:paraId="21D08781" w14:textId="77777777" w:rsidR="00015C82" w:rsidRDefault="00015C82" w:rsidP="00015C82">
            <w:pPr>
              <w:jc w:val="right"/>
            </w:pPr>
            <w:r>
              <w:t>-7.4%</w:t>
            </w:r>
          </w:p>
        </w:tc>
      </w:tr>
      <w:tr w:rsidR="00015C82" w14:paraId="7DEACBBA"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717CB4D3" w14:textId="1E5748D6" w:rsidR="00015C82" w:rsidRDefault="00015C82" w:rsidP="00015C82">
            <w:pPr>
              <w:rPr>
                <w:b/>
                <w:bCs/>
              </w:rPr>
            </w:pPr>
            <w:r>
              <w:rPr>
                <w:rFonts w:cstheme="minorHAnsi"/>
                <w:b/>
                <w:bCs/>
              </w:rPr>
              <w:t>≥</w:t>
            </w:r>
            <w:r>
              <w:rPr>
                <w:rFonts w:cstheme="minorHAnsi"/>
                <w:b/>
                <w:bCs/>
              </w:rPr>
              <w:t>$</w:t>
            </w:r>
            <w:r>
              <w:rPr>
                <w:rFonts w:cstheme="minorHAnsi"/>
                <w:b/>
                <w:bCs/>
              </w:rPr>
              <w:t>75,000</w:t>
            </w:r>
          </w:p>
        </w:tc>
        <w:tc>
          <w:tcPr>
            <w:tcW w:w="1080" w:type="dxa"/>
            <w:tcBorders>
              <w:top w:val="single" w:sz="4" w:space="0" w:color="auto"/>
              <w:left w:val="single" w:sz="4" w:space="0" w:color="auto"/>
              <w:bottom w:val="single" w:sz="4" w:space="0" w:color="auto"/>
              <w:right w:val="single" w:sz="4" w:space="0" w:color="auto"/>
            </w:tcBorders>
            <w:noWrap/>
            <w:hideMark/>
          </w:tcPr>
          <w:p w14:paraId="5831FBCF" w14:textId="77777777" w:rsidR="00015C82" w:rsidRDefault="00015C82" w:rsidP="00015C82">
            <w:pPr>
              <w:jc w:val="right"/>
            </w:pPr>
            <w:r>
              <w:t>178,497</w:t>
            </w:r>
          </w:p>
        </w:tc>
        <w:tc>
          <w:tcPr>
            <w:tcW w:w="975" w:type="dxa"/>
            <w:tcBorders>
              <w:top w:val="single" w:sz="4" w:space="0" w:color="auto"/>
              <w:left w:val="single" w:sz="4" w:space="0" w:color="auto"/>
              <w:bottom w:val="single" w:sz="4" w:space="0" w:color="auto"/>
              <w:right w:val="single" w:sz="4" w:space="0" w:color="auto"/>
            </w:tcBorders>
            <w:noWrap/>
            <w:hideMark/>
          </w:tcPr>
          <w:p w14:paraId="10962977" w14:textId="77777777" w:rsidR="00015C82" w:rsidRDefault="00015C82" w:rsidP="00015C82">
            <w:pPr>
              <w:jc w:val="right"/>
            </w:pPr>
            <w:r>
              <w:t>191,621</w:t>
            </w:r>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77777777" w:rsidR="00015C82" w:rsidRDefault="00015C82" w:rsidP="00015C82">
            <w:pPr>
              <w:jc w:val="right"/>
            </w:pPr>
            <w:r>
              <w:t>-13,123</w:t>
            </w:r>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77777777" w:rsidR="00015C82" w:rsidRDefault="00015C82" w:rsidP="00015C82">
            <w:pPr>
              <w:jc w:val="right"/>
            </w:pPr>
            <w:r>
              <w:t>-6.8%</w:t>
            </w:r>
          </w:p>
        </w:tc>
        <w:tc>
          <w:tcPr>
            <w:tcW w:w="968" w:type="dxa"/>
            <w:tcBorders>
              <w:top w:val="single" w:sz="4" w:space="0" w:color="auto"/>
              <w:left w:val="single" w:sz="4" w:space="0" w:color="auto"/>
              <w:bottom w:val="single" w:sz="4" w:space="0" w:color="auto"/>
              <w:right w:val="single" w:sz="4" w:space="0" w:color="auto"/>
            </w:tcBorders>
            <w:hideMark/>
          </w:tcPr>
          <w:p w14:paraId="256BFC16" w14:textId="77777777" w:rsidR="00015C82" w:rsidRDefault="00015C82" w:rsidP="00015C82">
            <w:pPr>
              <w:jc w:val="right"/>
            </w:pPr>
            <w:r>
              <w:t>32,133</w:t>
            </w:r>
          </w:p>
        </w:tc>
        <w:tc>
          <w:tcPr>
            <w:tcW w:w="1007" w:type="dxa"/>
            <w:tcBorders>
              <w:top w:val="single" w:sz="4" w:space="0" w:color="auto"/>
              <w:left w:val="single" w:sz="4" w:space="0" w:color="auto"/>
              <w:bottom w:val="single" w:sz="4" w:space="0" w:color="auto"/>
              <w:right w:val="single" w:sz="4" w:space="0" w:color="auto"/>
            </w:tcBorders>
            <w:hideMark/>
          </w:tcPr>
          <w:p w14:paraId="3AB293DC" w14:textId="77777777" w:rsidR="00015C82" w:rsidRDefault="00015C82" w:rsidP="00015C82">
            <w:pPr>
              <w:jc w:val="right"/>
            </w:pPr>
            <w:r>
              <w:t>35,128</w:t>
            </w:r>
          </w:p>
        </w:tc>
        <w:tc>
          <w:tcPr>
            <w:tcW w:w="798" w:type="dxa"/>
            <w:tcBorders>
              <w:top w:val="single" w:sz="4" w:space="0" w:color="auto"/>
              <w:left w:val="single" w:sz="4" w:space="0" w:color="auto"/>
              <w:bottom w:val="single" w:sz="4" w:space="0" w:color="auto"/>
              <w:right w:val="single" w:sz="4" w:space="0" w:color="auto"/>
            </w:tcBorders>
            <w:hideMark/>
          </w:tcPr>
          <w:p w14:paraId="6FDF3DC7" w14:textId="77777777" w:rsidR="00015C82" w:rsidRDefault="00015C82" w:rsidP="00015C82">
            <w:pPr>
              <w:jc w:val="right"/>
            </w:pPr>
            <w:r>
              <w:t>-2,994</w:t>
            </w:r>
          </w:p>
        </w:tc>
        <w:tc>
          <w:tcPr>
            <w:tcW w:w="727" w:type="dxa"/>
            <w:tcBorders>
              <w:top w:val="single" w:sz="4" w:space="0" w:color="auto"/>
              <w:left w:val="single" w:sz="4" w:space="0" w:color="auto"/>
              <w:bottom w:val="single" w:sz="4" w:space="0" w:color="auto"/>
              <w:right w:val="single" w:sz="4" w:space="0" w:color="auto"/>
            </w:tcBorders>
            <w:hideMark/>
          </w:tcPr>
          <w:p w14:paraId="6251F9D8" w14:textId="77777777" w:rsidR="00015C82" w:rsidRDefault="00015C82" w:rsidP="00015C82">
            <w:pPr>
              <w:jc w:val="right"/>
            </w:pPr>
            <w:r>
              <w:t>-8.5%</w:t>
            </w:r>
          </w:p>
        </w:tc>
      </w:tr>
    </w:tbl>
    <w:p w14:paraId="33968CDE" w14:textId="77777777" w:rsidR="00265584" w:rsidRDefault="00265584" w:rsidP="00265584">
      <w:pPr>
        <w:rPr>
          <w:b/>
          <w:bCs/>
        </w:rPr>
      </w:pPr>
    </w:p>
    <w:p w14:paraId="31A6E283" w14:textId="77777777" w:rsidR="00265584" w:rsidRDefault="00265584" w:rsidP="00265584">
      <w:pPr>
        <w:pStyle w:val="ListParagraph"/>
        <w:numPr>
          <w:ilvl w:val="0"/>
          <w:numId w:val="13"/>
        </w:numPr>
        <w:spacing w:line="256" w:lineRule="auto"/>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265584" w14:paraId="15AABCE6"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noWrap/>
            <w:hideMark/>
          </w:tcPr>
          <w:p w14:paraId="6A4C8877" w14:textId="77777777" w:rsidR="00265584" w:rsidRDefault="00265584">
            <w:pPr>
              <w:rPr>
                <w:b/>
                <w:bCs/>
              </w:rPr>
            </w:pPr>
          </w:p>
        </w:tc>
        <w:tc>
          <w:tcPr>
            <w:tcW w:w="903" w:type="pct"/>
            <w:tcBorders>
              <w:top w:val="single" w:sz="4" w:space="0" w:color="auto"/>
              <w:left w:val="single" w:sz="4" w:space="0" w:color="auto"/>
              <w:bottom w:val="single" w:sz="4" w:space="0" w:color="auto"/>
              <w:right w:val="single" w:sz="4" w:space="0" w:color="auto"/>
            </w:tcBorders>
            <w:noWrap/>
            <w:hideMark/>
          </w:tcPr>
          <w:p w14:paraId="151C2502" w14:textId="77777777" w:rsidR="00265584" w:rsidRDefault="00265584">
            <w:pPr>
              <w:jc w:val="center"/>
              <w:rPr>
                <w:b/>
                <w:bCs/>
              </w:rPr>
            </w:pPr>
            <w:r>
              <w:rPr>
                <w:b/>
                <w:bCs/>
              </w:rPr>
              <w:t>State AF</w:t>
            </w:r>
          </w:p>
        </w:tc>
        <w:tc>
          <w:tcPr>
            <w:tcW w:w="961" w:type="pct"/>
            <w:tcBorders>
              <w:top w:val="single" w:sz="4" w:space="0" w:color="auto"/>
              <w:left w:val="single" w:sz="4" w:space="0" w:color="auto"/>
              <w:bottom w:val="single" w:sz="4" w:space="0" w:color="auto"/>
              <w:right w:val="single" w:sz="4" w:space="0" w:color="auto"/>
            </w:tcBorders>
            <w:noWrap/>
            <w:hideMark/>
          </w:tcPr>
          <w:p w14:paraId="73C48727" w14:textId="77777777" w:rsidR="00265584" w:rsidRDefault="00265584">
            <w:pPr>
              <w:jc w:val="center"/>
              <w:rPr>
                <w:b/>
                <w:bCs/>
              </w:rPr>
            </w:pPr>
            <w:r>
              <w:rPr>
                <w:b/>
                <w:bCs/>
              </w:rPr>
              <w:t>Origin AF</w:t>
            </w:r>
          </w:p>
        </w:tc>
        <w:tc>
          <w:tcPr>
            <w:tcW w:w="718" w:type="pct"/>
            <w:tcBorders>
              <w:top w:val="single" w:sz="4" w:space="0" w:color="auto"/>
              <w:left w:val="single" w:sz="4" w:space="0" w:color="auto"/>
              <w:bottom w:val="single" w:sz="4" w:space="0" w:color="auto"/>
              <w:right w:val="single" w:sz="4" w:space="0" w:color="auto"/>
            </w:tcBorders>
            <w:noWrap/>
            <w:hideMark/>
          </w:tcPr>
          <w:p w14:paraId="5581E3AB" w14:textId="77777777" w:rsidR="00265584" w:rsidRDefault="00265584">
            <w:pPr>
              <w:jc w:val="center"/>
              <w:rPr>
                <w:b/>
                <w:bCs/>
              </w:rPr>
            </w:pPr>
            <w:r>
              <w:rPr>
                <w:b/>
                <w:bCs/>
              </w:rPr>
              <w:t>Diff</w:t>
            </w:r>
          </w:p>
        </w:tc>
        <w:tc>
          <w:tcPr>
            <w:tcW w:w="716" w:type="pct"/>
            <w:tcBorders>
              <w:top w:val="single" w:sz="4" w:space="0" w:color="auto"/>
              <w:left w:val="single" w:sz="4" w:space="0" w:color="auto"/>
              <w:bottom w:val="single" w:sz="4" w:space="0" w:color="auto"/>
              <w:right w:val="single" w:sz="4" w:space="0" w:color="auto"/>
            </w:tcBorders>
            <w:noWrap/>
            <w:hideMark/>
          </w:tcPr>
          <w:p w14:paraId="730804BD" w14:textId="77777777" w:rsidR="00265584" w:rsidRDefault="00265584">
            <w:pPr>
              <w:jc w:val="center"/>
              <w:rPr>
                <w:b/>
                <w:bCs/>
              </w:rPr>
            </w:pPr>
            <w:r>
              <w:rPr>
                <w:b/>
                <w:bCs/>
              </w:rPr>
              <w:t>% Diff</w:t>
            </w:r>
          </w:p>
        </w:tc>
      </w:tr>
      <w:tr w:rsidR="00265584" w14:paraId="16E9B51A"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521D8F4E" w14:textId="77777777" w:rsidR="00265584" w:rsidRDefault="00265584">
            <w:pPr>
              <w:rPr>
                <w:b/>
                <w:bCs/>
              </w:rPr>
            </w:pPr>
            <w:r>
              <w:rPr>
                <w:b/>
                <w:bCs/>
              </w:rPr>
              <w:t>Total</w:t>
            </w:r>
          </w:p>
        </w:tc>
        <w:tc>
          <w:tcPr>
            <w:tcW w:w="903" w:type="pct"/>
            <w:tcBorders>
              <w:top w:val="single" w:sz="4" w:space="0" w:color="auto"/>
              <w:left w:val="single" w:sz="4" w:space="0" w:color="auto"/>
              <w:bottom w:val="single" w:sz="4" w:space="0" w:color="auto"/>
              <w:right w:val="single" w:sz="4" w:space="0" w:color="auto"/>
            </w:tcBorders>
            <w:noWrap/>
            <w:hideMark/>
          </w:tcPr>
          <w:p w14:paraId="530F95AD" w14:textId="77777777" w:rsidR="00265584" w:rsidRDefault="00265584">
            <w:pPr>
              <w:jc w:val="right"/>
            </w:pPr>
            <w:r>
              <w:t>17.6%</w:t>
            </w:r>
          </w:p>
        </w:tc>
        <w:tc>
          <w:tcPr>
            <w:tcW w:w="961" w:type="pct"/>
            <w:tcBorders>
              <w:top w:val="single" w:sz="4" w:space="0" w:color="auto"/>
              <w:left w:val="single" w:sz="4" w:space="0" w:color="auto"/>
              <w:bottom w:val="single" w:sz="4" w:space="0" w:color="auto"/>
              <w:right w:val="single" w:sz="4" w:space="0" w:color="auto"/>
            </w:tcBorders>
            <w:noWrap/>
            <w:hideMark/>
          </w:tcPr>
          <w:p w14:paraId="17EDEEBC" w14:textId="77777777" w:rsidR="00265584" w:rsidRDefault="00265584">
            <w:pPr>
              <w:jc w:val="right"/>
            </w:pPr>
            <w:r>
              <w:t>17.9%</w:t>
            </w:r>
          </w:p>
        </w:tc>
        <w:tc>
          <w:tcPr>
            <w:tcW w:w="718" w:type="pct"/>
            <w:tcBorders>
              <w:top w:val="single" w:sz="4" w:space="0" w:color="auto"/>
              <w:left w:val="single" w:sz="4" w:space="0" w:color="auto"/>
              <w:bottom w:val="single" w:sz="4" w:space="0" w:color="auto"/>
              <w:right w:val="single" w:sz="4" w:space="0" w:color="auto"/>
            </w:tcBorders>
            <w:noWrap/>
            <w:hideMark/>
          </w:tcPr>
          <w:p w14:paraId="1DEC5075"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0DD747C9" w14:textId="77777777" w:rsidR="00265584" w:rsidRDefault="00265584">
            <w:pPr>
              <w:jc w:val="right"/>
            </w:pPr>
            <w:r>
              <w:t>-1.4%</w:t>
            </w:r>
          </w:p>
        </w:tc>
      </w:tr>
      <w:tr w:rsidR="00265584" w14:paraId="20647432"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1ED55A13" w14:textId="77777777" w:rsidR="00265584" w:rsidRDefault="00265584">
            <w:pPr>
              <w:rPr>
                <w:b/>
                <w:bCs/>
              </w:rPr>
            </w:pPr>
            <w:r>
              <w:rPr>
                <w:b/>
                <w:bCs/>
              </w:rPr>
              <w:t>Rural</w:t>
            </w:r>
          </w:p>
        </w:tc>
        <w:tc>
          <w:tcPr>
            <w:tcW w:w="903" w:type="pct"/>
            <w:tcBorders>
              <w:top w:val="single" w:sz="4" w:space="0" w:color="auto"/>
              <w:left w:val="single" w:sz="4" w:space="0" w:color="auto"/>
              <w:bottom w:val="single" w:sz="4" w:space="0" w:color="auto"/>
              <w:right w:val="single" w:sz="4" w:space="0" w:color="auto"/>
            </w:tcBorders>
            <w:noWrap/>
            <w:hideMark/>
          </w:tcPr>
          <w:p w14:paraId="79ED4425" w14:textId="77777777" w:rsidR="00265584" w:rsidRDefault="00265584">
            <w:pPr>
              <w:jc w:val="right"/>
            </w:pPr>
            <w:r>
              <w:t>9.8%</w:t>
            </w:r>
          </w:p>
        </w:tc>
        <w:tc>
          <w:tcPr>
            <w:tcW w:w="961" w:type="pct"/>
            <w:tcBorders>
              <w:top w:val="single" w:sz="4" w:space="0" w:color="auto"/>
              <w:left w:val="single" w:sz="4" w:space="0" w:color="auto"/>
              <w:bottom w:val="single" w:sz="4" w:space="0" w:color="auto"/>
              <w:right w:val="single" w:sz="4" w:space="0" w:color="auto"/>
            </w:tcBorders>
            <w:noWrap/>
            <w:hideMark/>
          </w:tcPr>
          <w:p w14:paraId="1E5C36F4" w14:textId="77777777" w:rsidR="00265584" w:rsidRDefault="00265584">
            <w:pPr>
              <w:jc w:val="right"/>
            </w:pPr>
            <w:r>
              <w:t>9.7%</w:t>
            </w:r>
          </w:p>
        </w:tc>
        <w:tc>
          <w:tcPr>
            <w:tcW w:w="718" w:type="pct"/>
            <w:tcBorders>
              <w:top w:val="single" w:sz="4" w:space="0" w:color="auto"/>
              <w:left w:val="single" w:sz="4" w:space="0" w:color="auto"/>
              <w:bottom w:val="single" w:sz="4" w:space="0" w:color="auto"/>
              <w:right w:val="single" w:sz="4" w:space="0" w:color="auto"/>
            </w:tcBorders>
            <w:noWrap/>
            <w:hideMark/>
          </w:tcPr>
          <w:p w14:paraId="52B4FDB0"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04753AFB" w14:textId="77777777" w:rsidR="00265584" w:rsidRDefault="00265584">
            <w:pPr>
              <w:jc w:val="right"/>
            </w:pPr>
            <w:r>
              <w:t>0.4%</w:t>
            </w:r>
          </w:p>
        </w:tc>
      </w:tr>
      <w:tr w:rsidR="00265584" w14:paraId="548E9EE4"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48CA60CE" w14:textId="77777777" w:rsidR="00265584" w:rsidRDefault="00265584">
            <w:pPr>
              <w:rPr>
                <w:b/>
                <w:bCs/>
              </w:rPr>
            </w:pPr>
            <w:r>
              <w:rPr>
                <w:b/>
                <w:bCs/>
              </w:rPr>
              <w:t>Urban cluster</w:t>
            </w:r>
          </w:p>
        </w:tc>
        <w:tc>
          <w:tcPr>
            <w:tcW w:w="903" w:type="pct"/>
            <w:tcBorders>
              <w:top w:val="single" w:sz="4" w:space="0" w:color="auto"/>
              <w:left w:val="single" w:sz="4" w:space="0" w:color="auto"/>
              <w:bottom w:val="single" w:sz="4" w:space="0" w:color="auto"/>
              <w:right w:val="single" w:sz="4" w:space="0" w:color="auto"/>
            </w:tcBorders>
            <w:noWrap/>
            <w:hideMark/>
          </w:tcPr>
          <w:p w14:paraId="16F092FC" w14:textId="77777777" w:rsidR="00265584" w:rsidRDefault="00265584">
            <w:pPr>
              <w:jc w:val="right"/>
            </w:pPr>
            <w:r>
              <w:t>13.0%</w:t>
            </w:r>
          </w:p>
        </w:tc>
        <w:tc>
          <w:tcPr>
            <w:tcW w:w="961" w:type="pct"/>
            <w:tcBorders>
              <w:top w:val="single" w:sz="4" w:space="0" w:color="auto"/>
              <w:left w:val="single" w:sz="4" w:space="0" w:color="auto"/>
              <w:bottom w:val="single" w:sz="4" w:space="0" w:color="auto"/>
              <w:right w:val="single" w:sz="4" w:space="0" w:color="auto"/>
            </w:tcBorders>
            <w:noWrap/>
            <w:hideMark/>
          </w:tcPr>
          <w:p w14:paraId="2643805A" w14:textId="77777777" w:rsidR="00265584" w:rsidRDefault="00265584">
            <w:pPr>
              <w:jc w:val="right"/>
            </w:pPr>
            <w:r>
              <w:t>13.0%</w:t>
            </w:r>
          </w:p>
        </w:tc>
        <w:tc>
          <w:tcPr>
            <w:tcW w:w="718" w:type="pct"/>
            <w:tcBorders>
              <w:top w:val="single" w:sz="4" w:space="0" w:color="auto"/>
              <w:left w:val="single" w:sz="4" w:space="0" w:color="auto"/>
              <w:bottom w:val="single" w:sz="4" w:space="0" w:color="auto"/>
              <w:right w:val="single" w:sz="4" w:space="0" w:color="auto"/>
            </w:tcBorders>
            <w:noWrap/>
            <w:hideMark/>
          </w:tcPr>
          <w:p w14:paraId="069FB605"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38168F92" w14:textId="77777777" w:rsidR="00265584" w:rsidRDefault="00265584">
            <w:pPr>
              <w:jc w:val="right"/>
            </w:pPr>
            <w:r>
              <w:t>0.0%</w:t>
            </w:r>
          </w:p>
        </w:tc>
      </w:tr>
      <w:tr w:rsidR="00265584" w14:paraId="58040487"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E727C46" w14:textId="77777777" w:rsidR="00265584" w:rsidRDefault="00265584">
            <w:pPr>
              <w:rPr>
                <w:b/>
                <w:bCs/>
              </w:rPr>
            </w:pPr>
            <w:r>
              <w:rPr>
                <w:b/>
                <w:bCs/>
              </w:rPr>
              <w:t>Urbanized area</w:t>
            </w:r>
          </w:p>
        </w:tc>
        <w:tc>
          <w:tcPr>
            <w:tcW w:w="903" w:type="pct"/>
            <w:tcBorders>
              <w:top w:val="single" w:sz="4" w:space="0" w:color="auto"/>
              <w:left w:val="single" w:sz="4" w:space="0" w:color="auto"/>
              <w:bottom w:val="single" w:sz="4" w:space="0" w:color="auto"/>
              <w:right w:val="single" w:sz="4" w:space="0" w:color="auto"/>
            </w:tcBorders>
            <w:noWrap/>
            <w:hideMark/>
          </w:tcPr>
          <w:p w14:paraId="09167568" w14:textId="77777777" w:rsidR="00265584" w:rsidRDefault="00265584">
            <w:pPr>
              <w:jc w:val="right"/>
            </w:pPr>
            <w:r>
              <w:t>20.3%</w:t>
            </w:r>
          </w:p>
        </w:tc>
        <w:tc>
          <w:tcPr>
            <w:tcW w:w="961" w:type="pct"/>
            <w:tcBorders>
              <w:top w:val="single" w:sz="4" w:space="0" w:color="auto"/>
              <w:left w:val="single" w:sz="4" w:space="0" w:color="auto"/>
              <w:bottom w:val="single" w:sz="4" w:space="0" w:color="auto"/>
              <w:right w:val="single" w:sz="4" w:space="0" w:color="auto"/>
            </w:tcBorders>
            <w:noWrap/>
            <w:hideMark/>
          </w:tcPr>
          <w:p w14:paraId="3DA2C084" w14:textId="77777777" w:rsidR="00265584" w:rsidRDefault="00265584">
            <w:pPr>
              <w:jc w:val="right"/>
            </w:pPr>
            <w:r>
              <w:t>20.6%</w:t>
            </w:r>
          </w:p>
        </w:tc>
        <w:tc>
          <w:tcPr>
            <w:tcW w:w="718" w:type="pct"/>
            <w:tcBorders>
              <w:top w:val="single" w:sz="4" w:space="0" w:color="auto"/>
              <w:left w:val="single" w:sz="4" w:space="0" w:color="auto"/>
              <w:bottom w:val="single" w:sz="4" w:space="0" w:color="auto"/>
              <w:right w:val="single" w:sz="4" w:space="0" w:color="auto"/>
            </w:tcBorders>
            <w:noWrap/>
            <w:hideMark/>
          </w:tcPr>
          <w:p w14:paraId="27C06876"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B744EE9" w14:textId="77777777" w:rsidR="00265584" w:rsidRDefault="00265584">
            <w:pPr>
              <w:jc w:val="right"/>
            </w:pPr>
            <w:r>
              <w:t>-1.7%</w:t>
            </w:r>
          </w:p>
        </w:tc>
      </w:tr>
      <w:tr w:rsidR="00015C82" w14:paraId="3BB0DAFE"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D2E9E9D" w14:textId="571438A0" w:rsidR="00015C82" w:rsidRDefault="00015C82" w:rsidP="00015C82">
            <w:pPr>
              <w:rPr>
                <w:b/>
                <w:bCs/>
              </w:rPr>
            </w:pPr>
            <w:bookmarkStart w:id="26" w:name="_GoBack" w:colFirst="0" w:colLast="0"/>
            <w:r>
              <w:rPr>
                <w:b/>
                <w:bCs/>
              </w:rPr>
              <w:t>&lt;</w:t>
            </w:r>
            <w:r>
              <w:rPr>
                <w:b/>
                <w:bCs/>
              </w:rPr>
              <w:t>$</w:t>
            </w:r>
            <w:r>
              <w:rPr>
                <w:b/>
                <w:bCs/>
              </w:rPr>
              <w:t>20,000</w:t>
            </w:r>
          </w:p>
        </w:tc>
        <w:tc>
          <w:tcPr>
            <w:tcW w:w="903" w:type="pct"/>
            <w:tcBorders>
              <w:top w:val="single" w:sz="4" w:space="0" w:color="auto"/>
              <w:left w:val="single" w:sz="4" w:space="0" w:color="auto"/>
              <w:bottom w:val="single" w:sz="4" w:space="0" w:color="auto"/>
              <w:right w:val="single" w:sz="4" w:space="0" w:color="auto"/>
            </w:tcBorders>
            <w:noWrap/>
            <w:hideMark/>
          </w:tcPr>
          <w:p w14:paraId="7087B244" w14:textId="77777777" w:rsidR="00015C82" w:rsidRDefault="00015C82" w:rsidP="00015C82">
            <w:pPr>
              <w:jc w:val="right"/>
            </w:pPr>
            <w:r>
              <w:t>20.8%</w:t>
            </w:r>
          </w:p>
        </w:tc>
        <w:tc>
          <w:tcPr>
            <w:tcW w:w="961" w:type="pct"/>
            <w:tcBorders>
              <w:top w:val="single" w:sz="4" w:space="0" w:color="auto"/>
              <w:left w:val="single" w:sz="4" w:space="0" w:color="auto"/>
              <w:bottom w:val="single" w:sz="4" w:space="0" w:color="auto"/>
              <w:right w:val="single" w:sz="4" w:space="0" w:color="auto"/>
            </w:tcBorders>
            <w:noWrap/>
            <w:hideMark/>
          </w:tcPr>
          <w:p w14:paraId="20CED49D" w14:textId="77777777" w:rsidR="00015C82" w:rsidRDefault="00015C82" w:rsidP="00015C82">
            <w:pPr>
              <w:jc w:val="right"/>
            </w:pPr>
            <w:r>
              <w:t>20.9%</w:t>
            </w:r>
          </w:p>
        </w:tc>
        <w:tc>
          <w:tcPr>
            <w:tcW w:w="718" w:type="pct"/>
            <w:tcBorders>
              <w:top w:val="single" w:sz="4" w:space="0" w:color="auto"/>
              <w:left w:val="single" w:sz="4" w:space="0" w:color="auto"/>
              <w:bottom w:val="single" w:sz="4" w:space="0" w:color="auto"/>
              <w:right w:val="single" w:sz="4" w:space="0" w:color="auto"/>
            </w:tcBorders>
            <w:noWrap/>
            <w:hideMark/>
          </w:tcPr>
          <w:p w14:paraId="39BF52E4" w14:textId="77777777" w:rsidR="00015C82" w:rsidRDefault="00015C82" w:rsidP="00015C82">
            <w:pPr>
              <w:jc w:val="right"/>
            </w:pPr>
            <w:r>
              <w:t>-0.1%</w:t>
            </w:r>
          </w:p>
        </w:tc>
        <w:tc>
          <w:tcPr>
            <w:tcW w:w="716" w:type="pct"/>
            <w:tcBorders>
              <w:top w:val="single" w:sz="4" w:space="0" w:color="auto"/>
              <w:left w:val="single" w:sz="4" w:space="0" w:color="auto"/>
              <w:bottom w:val="single" w:sz="4" w:space="0" w:color="auto"/>
              <w:right w:val="single" w:sz="4" w:space="0" w:color="auto"/>
            </w:tcBorders>
            <w:noWrap/>
            <w:hideMark/>
          </w:tcPr>
          <w:p w14:paraId="7BDBD615" w14:textId="77777777" w:rsidR="00015C82" w:rsidRDefault="00015C82" w:rsidP="00015C82">
            <w:pPr>
              <w:jc w:val="right"/>
            </w:pPr>
            <w:r>
              <w:t>-0.4%</w:t>
            </w:r>
          </w:p>
        </w:tc>
      </w:tr>
      <w:tr w:rsidR="00015C82" w14:paraId="5FB508BA"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0ACE0364" w14:textId="616E6119" w:rsidR="00015C82" w:rsidRDefault="00015C82" w:rsidP="00015C82">
            <w:pPr>
              <w:rPr>
                <w:b/>
                <w:bCs/>
              </w:rPr>
            </w:pPr>
            <w:r>
              <w:rPr>
                <w:b/>
                <w:bCs/>
              </w:rPr>
              <w:t>$</w:t>
            </w:r>
            <w:r>
              <w:rPr>
                <w:b/>
                <w:bCs/>
              </w:rPr>
              <w:t>20,000 to &lt;</w:t>
            </w:r>
            <w:r>
              <w:rPr>
                <w:b/>
                <w:bCs/>
              </w:rPr>
              <w:t>$</w:t>
            </w:r>
            <w:r>
              <w:rPr>
                <w:b/>
                <w:bCs/>
              </w:rPr>
              <w:t>35,000</w:t>
            </w:r>
          </w:p>
        </w:tc>
        <w:tc>
          <w:tcPr>
            <w:tcW w:w="903" w:type="pct"/>
            <w:tcBorders>
              <w:top w:val="single" w:sz="4" w:space="0" w:color="auto"/>
              <w:left w:val="single" w:sz="4" w:space="0" w:color="auto"/>
              <w:bottom w:val="single" w:sz="4" w:space="0" w:color="auto"/>
              <w:right w:val="single" w:sz="4" w:space="0" w:color="auto"/>
            </w:tcBorders>
            <w:noWrap/>
            <w:hideMark/>
          </w:tcPr>
          <w:p w14:paraId="1C64C0E3" w14:textId="77777777" w:rsidR="00015C82" w:rsidRDefault="00015C82" w:rsidP="00015C82">
            <w:pPr>
              <w:jc w:val="right"/>
            </w:pPr>
            <w:r>
              <w:t>18.6%</w:t>
            </w:r>
          </w:p>
        </w:tc>
        <w:tc>
          <w:tcPr>
            <w:tcW w:w="961" w:type="pct"/>
            <w:tcBorders>
              <w:top w:val="single" w:sz="4" w:space="0" w:color="auto"/>
              <w:left w:val="single" w:sz="4" w:space="0" w:color="auto"/>
              <w:bottom w:val="single" w:sz="4" w:space="0" w:color="auto"/>
              <w:right w:val="single" w:sz="4" w:space="0" w:color="auto"/>
            </w:tcBorders>
            <w:noWrap/>
            <w:hideMark/>
          </w:tcPr>
          <w:p w14:paraId="604888B9" w14:textId="77777777" w:rsidR="00015C82" w:rsidRDefault="00015C82" w:rsidP="00015C82">
            <w:pPr>
              <w:jc w:val="right"/>
            </w:pPr>
            <w:r>
              <w:t>18.7%</w:t>
            </w:r>
          </w:p>
        </w:tc>
        <w:tc>
          <w:tcPr>
            <w:tcW w:w="718" w:type="pct"/>
            <w:tcBorders>
              <w:top w:val="single" w:sz="4" w:space="0" w:color="auto"/>
              <w:left w:val="single" w:sz="4" w:space="0" w:color="auto"/>
              <w:bottom w:val="single" w:sz="4" w:space="0" w:color="auto"/>
              <w:right w:val="single" w:sz="4" w:space="0" w:color="auto"/>
            </w:tcBorders>
            <w:noWrap/>
            <w:hideMark/>
          </w:tcPr>
          <w:p w14:paraId="59B20D41"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1EB34D9B" w14:textId="77777777" w:rsidR="00015C82" w:rsidRDefault="00015C82" w:rsidP="00015C82">
            <w:pPr>
              <w:jc w:val="right"/>
            </w:pPr>
            <w:r>
              <w:t>-0.9%</w:t>
            </w:r>
          </w:p>
        </w:tc>
      </w:tr>
      <w:tr w:rsidR="00015C82" w14:paraId="5E25FED8"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3F1CA41B" w14:textId="5D50D78A" w:rsidR="00015C82" w:rsidRDefault="00015C82" w:rsidP="00015C82">
            <w:pPr>
              <w:rPr>
                <w:b/>
                <w:bCs/>
              </w:rPr>
            </w:pPr>
            <w:r>
              <w:rPr>
                <w:b/>
                <w:bCs/>
              </w:rPr>
              <w:t>$</w:t>
            </w:r>
            <w:r>
              <w:rPr>
                <w:b/>
                <w:bCs/>
              </w:rPr>
              <w:t>35,000 to &lt;</w:t>
            </w:r>
            <w:r>
              <w:rPr>
                <w:b/>
                <w:bCs/>
              </w:rPr>
              <w:t>$</w:t>
            </w:r>
            <w:r>
              <w:rPr>
                <w:b/>
                <w:bCs/>
              </w:rPr>
              <w:t>50,000</w:t>
            </w:r>
          </w:p>
        </w:tc>
        <w:tc>
          <w:tcPr>
            <w:tcW w:w="903" w:type="pct"/>
            <w:tcBorders>
              <w:top w:val="single" w:sz="4" w:space="0" w:color="auto"/>
              <w:left w:val="single" w:sz="4" w:space="0" w:color="auto"/>
              <w:bottom w:val="single" w:sz="4" w:space="0" w:color="auto"/>
              <w:right w:val="single" w:sz="4" w:space="0" w:color="auto"/>
            </w:tcBorders>
            <w:noWrap/>
            <w:hideMark/>
          </w:tcPr>
          <w:p w14:paraId="48D08629" w14:textId="77777777" w:rsidR="00015C82" w:rsidRDefault="00015C82" w:rsidP="00015C82">
            <w:pPr>
              <w:jc w:val="right"/>
            </w:pPr>
            <w:r>
              <w:t>17.0%</w:t>
            </w:r>
          </w:p>
        </w:tc>
        <w:tc>
          <w:tcPr>
            <w:tcW w:w="961" w:type="pct"/>
            <w:tcBorders>
              <w:top w:val="single" w:sz="4" w:space="0" w:color="auto"/>
              <w:left w:val="single" w:sz="4" w:space="0" w:color="auto"/>
              <w:bottom w:val="single" w:sz="4" w:space="0" w:color="auto"/>
              <w:right w:val="single" w:sz="4" w:space="0" w:color="auto"/>
            </w:tcBorders>
            <w:noWrap/>
            <w:hideMark/>
          </w:tcPr>
          <w:p w14:paraId="02B7B162" w14:textId="77777777" w:rsidR="00015C82" w:rsidRDefault="00015C82" w:rsidP="00015C82">
            <w:pPr>
              <w:jc w:val="right"/>
            </w:pPr>
            <w:r>
              <w:t>17.2%</w:t>
            </w:r>
          </w:p>
        </w:tc>
        <w:tc>
          <w:tcPr>
            <w:tcW w:w="718" w:type="pct"/>
            <w:tcBorders>
              <w:top w:val="single" w:sz="4" w:space="0" w:color="auto"/>
              <w:left w:val="single" w:sz="4" w:space="0" w:color="auto"/>
              <w:bottom w:val="single" w:sz="4" w:space="0" w:color="auto"/>
              <w:right w:val="single" w:sz="4" w:space="0" w:color="auto"/>
            </w:tcBorders>
            <w:noWrap/>
            <w:hideMark/>
          </w:tcPr>
          <w:p w14:paraId="5C1CB1F3"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53E39DB5" w14:textId="77777777" w:rsidR="00015C82" w:rsidRDefault="00015C82" w:rsidP="00015C82">
            <w:pPr>
              <w:jc w:val="right"/>
            </w:pPr>
            <w:r>
              <w:t>-1.4%</w:t>
            </w:r>
          </w:p>
        </w:tc>
      </w:tr>
      <w:tr w:rsidR="00015C82" w14:paraId="31E15150"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2AE995B" w14:textId="4E97E55E" w:rsidR="00015C82" w:rsidRDefault="00015C82" w:rsidP="00015C82">
            <w:pPr>
              <w:rPr>
                <w:b/>
                <w:bCs/>
              </w:rPr>
            </w:pPr>
            <w:r>
              <w:rPr>
                <w:b/>
                <w:bCs/>
              </w:rPr>
              <w:t>$</w:t>
            </w:r>
            <w:r>
              <w:rPr>
                <w:b/>
                <w:bCs/>
              </w:rPr>
              <w:t>50,000 to &lt;</w:t>
            </w:r>
            <w:r>
              <w:rPr>
                <w:b/>
                <w:bCs/>
              </w:rPr>
              <w:t>$</w:t>
            </w:r>
            <w:r>
              <w:rPr>
                <w:b/>
                <w:bCs/>
              </w:rPr>
              <w:t>75,000</w:t>
            </w:r>
          </w:p>
        </w:tc>
        <w:tc>
          <w:tcPr>
            <w:tcW w:w="903" w:type="pct"/>
            <w:tcBorders>
              <w:top w:val="single" w:sz="4" w:space="0" w:color="auto"/>
              <w:left w:val="single" w:sz="4" w:space="0" w:color="auto"/>
              <w:bottom w:val="single" w:sz="4" w:space="0" w:color="auto"/>
              <w:right w:val="single" w:sz="4" w:space="0" w:color="auto"/>
            </w:tcBorders>
            <w:noWrap/>
            <w:hideMark/>
          </w:tcPr>
          <w:p w14:paraId="2F3E1FB0" w14:textId="77777777" w:rsidR="00015C82" w:rsidRDefault="00015C82" w:rsidP="00015C82">
            <w:pPr>
              <w:jc w:val="right"/>
            </w:pPr>
            <w:r>
              <w:t>16.8%</w:t>
            </w:r>
          </w:p>
        </w:tc>
        <w:tc>
          <w:tcPr>
            <w:tcW w:w="961" w:type="pct"/>
            <w:tcBorders>
              <w:top w:val="single" w:sz="4" w:space="0" w:color="auto"/>
              <w:left w:val="single" w:sz="4" w:space="0" w:color="auto"/>
              <w:bottom w:val="single" w:sz="4" w:space="0" w:color="auto"/>
              <w:right w:val="single" w:sz="4" w:space="0" w:color="auto"/>
            </w:tcBorders>
            <w:noWrap/>
            <w:hideMark/>
          </w:tcPr>
          <w:p w14:paraId="7D525E81" w14:textId="77777777" w:rsidR="00015C82" w:rsidRDefault="00015C82" w:rsidP="00015C82">
            <w:pPr>
              <w:jc w:val="right"/>
            </w:pPr>
            <w:r>
              <w:t>17.1%</w:t>
            </w:r>
          </w:p>
        </w:tc>
        <w:tc>
          <w:tcPr>
            <w:tcW w:w="718" w:type="pct"/>
            <w:tcBorders>
              <w:top w:val="single" w:sz="4" w:space="0" w:color="auto"/>
              <w:left w:val="single" w:sz="4" w:space="0" w:color="auto"/>
              <w:bottom w:val="single" w:sz="4" w:space="0" w:color="auto"/>
              <w:right w:val="single" w:sz="4" w:space="0" w:color="auto"/>
            </w:tcBorders>
            <w:noWrap/>
            <w:hideMark/>
          </w:tcPr>
          <w:p w14:paraId="5C006436"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6115472" w14:textId="77777777" w:rsidR="00015C82" w:rsidRDefault="00015C82" w:rsidP="00015C82">
            <w:pPr>
              <w:jc w:val="right"/>
            </w:pPr>
            <w:r>
              <w:t>-1.8%</w:t>
            </w:r>
          </w:p>
        </w:tc>
      </w:tr>
      <w:tr w:rsidR="00015C82" w14:paraId="198913B4"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BF930DF" w14:textId="2842219E" w:rsidR="00015C82" w:rsidRDefault="00015C82" w:rsidP="00015C82">
            <w:pPr>
              <w:rPr>
                <w:b/>
                <w:bCs/>
              </w:rPr>
            </w:pPr>
            <w:r>
              <w:rPr>
                <w:rFonts w:cstheme="minorHAnsi"/>
                <w:b/>
                <w:bCs/>
              </w:rPr>
              <w:t>≥</w:t>
            </w:r>
            <w:r>
              <w:rPr>
                <w:rFonts w:cstheme="minorHAnsi"/>
                <w:b/>
                <w:bCs/>
              </w:rPr>
              <w:t>$</w:t>
            </w:r>
            <w:r>
              <w:rPr>
                <w:rFonts w:cstheme="minorHAnsi"/>
                <w:b/>
                <w:bCs/>
              </w:rPr>
              <w:t>75,000</w:t>
            </w:r>
          </w:p>
        </w:tc>
        <w:tc>
          <w:tcPr>
            <w:tcW w:w="903" w:type="pct"/>
            <w:tcBorders>
              <w:top w:val="single" w:sz="4" w:space="0" w:color="auto"/>
              <w:left w:val="single" w:sz="4" w:space="0" w:color="auto"/>
              <w:bottom w:val="single" w:sz="4" w:space="0" w:color="auto"/>
              <w:right w:val="single" w:sz="4" w:space="0" w:color="auto"/>
            </w:tcBorders>
            <w:noWrap/>
            <w:hideMark/>
          </w:tcPr>
          <w:p w14:paraId="11D4A771" w14:textId="77777777" w:rsidR="00015C82" w:rsidRDefault="00015C82" w:rsidP="00015C82">
            <w:pPr>
              <w:jc w:val="right"/>
            </w:pPr>
            <w:r>
              <w:t>18.0%</w:t>
            </w:r>
          </w:p>
        </w:tc>
        <w:tc>
          <w:tcPr>
            <w:tcW w:w="961" w:type="pct"/>
            <w:tcBorders>
              <w:top w:val="single" w:sz="4" w:space="0" w:color="auto"/>
              <w:left w:val="single" w:sz="4" w:space="0" w:color="auto"/>
              <w:bottom w:val="single" w:sz="4" w:space="0" w:color="auto"/>
              <w:right w:val="single" w:sz="4" w:space="0" w:color="auto"/>
            </w:tcBorders>
            <w:noWrap/>
            <w:hideMark/>
          </w:tcPr>
          <w:p w14:paraId="26285805" w14:textId="77777777" w:rsidR="00015C82" w:rsidRDefault="00015C82" w:rsidP="00015C82">
            <w:pPr>
              <w:jc w:val="right"/>
            </w:pPr>
            <w:r>
              <w:t>18.3%</w:t>
            </w:r>
          </w:p>
        </w:tc>
        <w:tc>
          <w:tcPr>
            <w:tcW w:w="718" w:type="pct"/>
            <w:tcBorders>
              <w:top w:val="single" w:sz="4" w:space="0" w:color="auto"/>
              <w:left w:val="single" w:sz="4" w:space="0" w:color="auto"/>
              <w:bottom w:val="single" w:sz="4" w:space="0" w:color="auto"/>
              <w:right w:val="single" w:sz="4" w:space="0" w:color="auto"/>
            </w:tcBorders>
            <w:noWrap/>
            <w:hideMark/>
          </w:tcPr>
          <w:p w14:paraId="74C5739B"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55F0FF90" w14:textId="77777777" w:rsidR="00015C82" w:rsidRDefault="00015C82" w:rsidP="00015C82">
            <w:pPr>
              <w:jc w:val="right"/>
            </w:pPr>
            <w:r>
              <w:t>-1.8%</w:t>
            </w:r>
          </w:p>
        </w:tc>
      </w:tr>
      <w:bookmarkEnd w:id="26"/>
    </w:tbl>
    <w:p w14:paraId="3AC59272" w14:textId="77777777" w:rsidR="00265584" w:rsidRDefault="00265584" w:rsidP="00265584">
      <w:pPr>
        <w:rPr>
          <w:b/>
          <w:bCs/>
        </w:rPr>
      </w:pPr>
    </w:p>
    <w:p w14:paraId="488FDFC7" w14:textId="77777777" w:rsidR="00265584" w:rsidRDefault="00265584" w:rsidP="00265584">
      <w:pPr>
        <w:pStyle w:val="ListParagraph"/>
        <w:numPr>
          <w:ilvl w:val="0"/>
          <w:numId w:val="13"/>
        </w:numPr>
        <w:spacing w:line="256" w:lineRule="auto"/>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14:paraId="2EAF036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77777777" w:rsidR="00265584" w:rsidRDefault="00265584">
            <w:pPr>
              <w:jc w:val="center"/>
              <w:rPr>
                <w:b/>
                <w:bCs/>
              </w:rPr>
            </w:pPr>
            <w:r>
              <w:rPr>
                <w:b/>
                <w:bCs/>
              </w:rPr>
              <w:t>State</w:t>
            </w:r>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77777777" w:rsidR="00265584" w:rsidRDefault="00265584">
            <w:pPr>
              <w:jc w:val="center"/>
              <w:rPr>
                <w:b/>
                <w:bCs/>
              </w:rPr>
            </w:pPr>
            <w:r>
              <w:rPr>
                <w:b/>
                <w:bCs/>
              </w:rPr>
              <w:t>State cases</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77777777" w:rsidR="00265584" w:rsidRDefault="00265584">
            <w:pPr>
              <w:jc w:val="center"/>
              <w:rPr>
                <w:b/>
                <w:bCs/>
              </w:rPr>
            </w:pPr>
            <w:r>
              <w:rPr>
                <w:b/>
                <w:bCs/>
              </w:rPr>
              <w:t>Origin cases</w:t>
            </w:r>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7777777" w:rsidR="00265584" w:rsidRDefault="00265584">
            <w:pPr>
              <w:jc w:val="center"/>
              <w:rPr>
                <w:b/>
                <w:bCs/>
              </w:rPr>
            </w:pPr>
            <w:r>
              <w:rPr>
                <w:b/>
                <w:bCs/>
              </w:rPr>
              <w:t>Diff</w:t>
            </w:r>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77777777" w:rsidR="00265584" w:rsidRDefault="00265584">
            <w:pPr>
              <w:jc w:val="center"/>
              <w:rPr>
                <w:b/>
                <w:bCs/>
              </w:rPr>
            </w:pPr>
            <w:r>
              <w:rPr>
                <w:b/>
                <w:bCs/>
              </w:rPr>
              <w:t>% Diff</w:t>
            </w:r>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77777777" w:rsidR="00265584" w:rsidRDefault="00265584">
            <w:pPr>
              <w:jc w:val="center"/>
              <w:rPr>
                <w:b/>
                <w:bCs/>
              </w:rPr>
            </w:pPr>
            <w:r>
              <w:rPr>
                <w:b/>
                <w:bCs/>
              </w:rPr>
              <w:t>State AC</w:t>
            </w: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77777777" w:rsidR="00265584" w:rsidRDefault="00265584">
            <w:pPr>
              <w:jc w:val="center"/>
              <w:rPr>
                <w:b/>
                <w:bCs/>
              </w:rPr>
            </w:pPr>
            <w:r>
              <w:rPr>
                <w:b/>
                <w:bCs/>
              </w:rPr>
              <w:t>Origin AC</w:t>
            </w:r>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77777777" w:rsidR="00265584" w:rsidRDefault="00265584">
            <w:pPr>
              <w:jc w:val="center"/>
              <w:rPr>
                <w:b/>
                <w:bCs/>
              </w:rPr>
            </w:pPr>
            <w:r>
              <w:rPr>
                <w:b/>
                <w:bCs/>
              </w:rPr>
              <w:t>Diff</w:t>
            </w:r>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77777777" w:rsidR="00265584" w:rsidRDefault="00265584">
            <w:pPr>
              <w:jc w:val="center"/>
              <w:rPr>
                <w:b/>
                <w:bCs/>
              </w:rPr>
            </w:pPr>
            <w:r>
              <w:rPr>
                <w:b/>
                <w:bCs/>
              </w:rPr>
              <w:t>% Diff</w:t>
            </w:r>
          </w:p>
        </w:tc>
      </w:tr>
      <w:tr w:rsidR="00265584" w14:paraId="5EFDB18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77777777" w:rsidR="00265584" w:rsidRDefault="00265584">
            <w:r>
              <w:lastRenderedPageBreak/>
              <w:t>Montana</w:t>
            </w:r>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77777777" w:rsidR="00265584" w:rsidRDefault="00265584">
            <w:pPr>
              <w:jc w:val="right"/>
            </w:pPr>
            <w:r>
              <w:t>866</w:t>
            </w:r>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77777777" w:rsidR="00265584" w:rsidRDefault="00265584">
            <w:pPr>
              <w:jc w:val="right"/>
            </w:pPr>
            <w:r>
              <w:t>2,412</w:t>
            </w:r>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77777777" w:rsidR="00265584" w:rsidRDefault="00265584">
            <w:pPr>
              <w:jc w:val="right"/>
            </w:pPr>
            <w:r>
              <w:t>-1,546</w:t>
            </w:r>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77777777" w:rsidR="00265584" w:rsidRDefault="00265584">
            <w:pPr>
              <w:jc w:val="right"/>
            </w:pPr>
            <w:r>
              <w:t>-64.1%</w:t>
            </w:r>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77777777" w:rsidR="00265584" w:rsidRDefault="00265584">
            <w:pPr>
              <w:jc w:val="right"/>
            </w:pPr>
            <w:r>
              <w:t>69</w:t>
            </w:r>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77777777" w:rsidR="00265584" w:rsidRDefault="00265584">
            <w:pPr>
              <w:jc w:val="right"/>
            </w:pPr>
            <w:r>
              <w:t>192</w:t>
            </w:r>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77777777" w:rsidR="00265584" w:rsidRDefault="00265584">
            <w:pPr>
              <w:jc w:val="right"/>
            </w:pPr>
            <w:r>
              <w:t>-123</w:t>
            </w:r>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77777777" w:rsidR="00265584" w:rsidRDefault="00265584">
            <w:pPr>
              <w:jc w:val="right"/>
            </w:pPr>
            <w:r>
              <w:t>-64.1%</w:t>
            </w:r>
          </w:p>
        </w:tc>
      </w:tr>
      <w:tr w:rsidR="00265584" w14:paraId="4B3DF97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77777777" w:rsidR="00265584" w:rsidRDefault="00265584">
            <w:r>
              <w:t>Louisiana</w:t>
            </w:r>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77777777" w:rsidR="00265584" w:rsidRDefault="00265584">
            <w:pPr>
              <w:jc w:val="right"/>
            </w:pPr>
            <w:r>
              <w:t>5,616</w:t>
            </w:r>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77777777" w:rsidR="00265584" w:rsidRDefault="00265584">
            <w:pPr>
              <w:jc w:val="right"/>
            </w:pPr>
            <w:r>
              <w:t>12,061</w:t>
            </w:r>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77777777" w:rsidR="00265584" w:rsidRDefault="00265584">
            <w:pPr>
              <w:jc w:val="right"/>
            </w:pPr>
            <w:r>
              <w:t>-6,445</w:t>
            </w:r>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77777777" w:rsidR="00265584" w:rsidRDefault="00265584">
            <w:pPr>
              <w:jc w:val="right"/>
            </w:pPr>
            <w:r>
              <w:t>-53.4%</w:t>
            </w:r>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7777777" w:rsidR="00265584" w:rsidRDefault="00265584">
            <w:pPr>
              <w:jc w:val="right"/>
            </w:pPr>
            <w:r>
              <w:t>653</w:t>
            </w:r>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77777777" w:rsidR="00265584" w:rsidRDefault="00265584">
            <w:pPr>
              <w:jc w:val="right"/>
            </w:pPr>
            <w:r>
              <w:t>1,401</w:t>
            </w:r>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77777777" w:rsidR="00265584" w:rsidRDefault="00265584">
            <w:pPr>
              <w:jc w:val="right"/>
            </w:pPr>
            <w:r>
              <w:t>-749</w:t>
            </w:r>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77777777" w:rsidR="00265584" w:rsidRDefault="00265584">
            <w:pPr>
              <w:jc w:val="right"/>
            </w:pPr>
            <w:r>
              <w:t>-53.4%</w:t>
            </w:r>
          </w:p>
        </w:tc>
      </w:tr>
      <w:tr w:rsidR="00265584" w14:paraId="6454996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77777777" w:rsidR="00265584" w:rsidRDefault="00265584">
            <w:r>
              <w:t>Iowa</w:t>
            </w:r>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77777777" w:rsidR="00265584" w:rsidRDefault="00265584">
            <w:pPr>
              <w:jc w:val="right"/>
            </w:pPr>
            <w:r>
              <w:t>4,193</w:t>
            </w:r>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77777777" w:rsidR="00265584" w:rsidRDefault="00265584">
            <w:pPr>
              <w:jc w:val="right"/>
            </w:pPr>
            <w:r>
              <w:t>7,853</w:t>
            </w:r>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77777777" w:rsidR="00265584" w:rsidRDefault="00265584">
            <w:pPr>
              <w:jc w:val="right"/>
            </w:pPr>
            <w:r>
              <w:t>-3,660</w:t>
            </w:r>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7777777" w:rsidR="00265584" w:rsidRDefault="00265584">
            <w:pPr>
              <w:jc w:val="right"/>
            </w:pPr>
            <w:r>
              <w:t>-46.6%</w:t>
            </w:r>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77777777" w:rsidR="00265584" w:rsidRDefault="00265584">
            <w:pPr>
              <w:jc w:val="right"/>
            </w:pPr>
            <w:r>
              <w:t>519</w:t>
            </w:r>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77777777" w:rsidR="00265584" w:rsidRDefault="00265584">
            <w:pPr>
              <w:jc w:val="right"/>
            </w:pPr>
            <w:r>
              <w:t>971</w:t>
            </w:r>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77777777" w:rsidR="00265584" w:rsidRDefault="00265584">
            <w:pPr>
              <w:jc w:val="right"/>
            </w:pPr>
            <w:r>
              <w:t>-453</w:t>
            </w:r>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77777777" w:rsidR="00265584" w:rsidRDefault="00265584">
            <w:pPr>
              <w:jc w:val="right"/>
            </w:pPr>
            <w:r>
              <w:t>-46.6%</w:t>
            </w:r>
          </w:p>
        </w:tc>
      </w:tr>
      <w:tr w:rsidR="00265584" w14:paraId="6B6420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77777777" w:rsidR="00265584" w:rsidRDefault="00265584">
            <w:r>
              <w:t>Illinois</w:t>
            </w:r>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77777777" w:rsidR="00265584" w:rsidRDefault="00265584">
            <w:pPr>
              <w:jc w:val="right"/>
            </w:pPr>
            <w:r>
              <w:t>18,264</w:t>
            </w:r>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77777777" w:rsidR="00265584" w:rsidRDefault="00265584">
            <w:pPr>
              <w:jc w:val="right"/>
            </w:pPr>
            <w:r>
              <w:t>33,756</w:t>
            </w:r>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77777777" w:rsidR="00265584" w:rsidRDefault="00265584">
            <w:pPr>
              <w:jc w:val="right"/>
            </w:pPr>
            <w:r>
              <w:t>-15,492</w:t>
            </w:r>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77777777" w:rsidR="00265584" w:rsidRDefault="00265584">
            <w:pPr>
              <w:jc w:val="right"/>
            </w:pPr>
            <w:r>
              <w:t>-45.9%</w:t>
            </w:r>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77777777" w:rsidR="00265584" w:rsidRDefault="00265584">
            <w:pPr>
              <w:jc w:val="right"/>
            </w:pPr>
            <w:r>
              <w:t>4,509</w:t>
            </w:r>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7777777" w:rsidR="00265584" w:rsidRDefault="00265584">
            <w:pPr>
              <w:jc w:val="right"/>
            </w:pPr>
            <w:r>
              <w:t>8,333</w:t>
            </w:r>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77777777" w:rsidR="00265584" w:rsidRDefault="00265584">
            <w:pPr>
              <w:jc w:val="right"/>
            </w:pPr>
            <w:r>
              <w:t>-3,824</w:t>
            </w:r>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77777777" w:rsidR="00265584" w:rsidRDefault="00265584">
            <w:pPr>
              <w:jc w:val="right"/>
            </w:pPr>
            <w:r>
              <w:t>-45.9%</w:t>
            </w:r>
          </w:p>
        </w:tc>
      </w:tr>
      <w:tr w:rsidR="00265584" w14:paraId="593528E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77777777" w:rsidR="00265584" w:rsidRDefault="00265584">
            <w:r>
              <w:t>New Mexico</w:t>
            </w:r>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77777777" w:rsidR="00265584" w:rsidRDefault="00265584">
            <w:pPr>
              <w:jc w:val="right"/>
            </w:pPr>
            <w:r>
              <w:t>3,047</w:t>
            </w:r>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7777777" w:rsidR="00265584" w:rsidRDefault="00265584">
            <w:pPr>
              <w:jc w:val="right"/>
            </w:pPr>
            <w:r>
              <w:t>5,595</w:t>
            </w:r>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77777777" w:rsidR="00265584" w:rsidRDefault="00265584">
            <w:pPr>
              <w:jc w:val="right"/>
            </w:pPr>
            <w:r>
              <w:t>-2,548</w:t>
            </w:r>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77777777" w:rsidR="00265584" w:rsidRDefault="00265584">
            <w:pPr>
              <w:jc w:val="right"/>
            </w:pPr>
            <w:r>
              <w:t>-45.5%</w:t>
            </w:r>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77777777" w:rsidR="00265584" w:rsidRDefault="00265584">
            <w:pPr>
              <w:jc w:val="right"/>
            </w:pPr>
            <w:r>
              <w:t>471</w:t>
            </w:r>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77777777" w:rsidR="00265584" w:rsidRDefault="00265584">
            <w:pPr>
              <w:jc w:val="right"/>
            </w:pPr>
            <w:r>
              <w:t>864</w:t>
            </w:r>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77777777" w:rsidR="00265584" w:rsidRDefault="00265584">
            <w:pPr>
              <w:jc w:val="right"/>
            </w:pPr>
            <w:r>
              <w:t>-394</w:t>
            </w:r>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7777777" w:rsidR="00265584" w:rsidRDefault="00265584">
            <w:pPr>
              <w:jc w:val="right"/>
            </w:pPr>
            <w:r>
              <w:t>-45.5%</w:t>
            </w:r>
          </w:p>
        </w:tc>
      </w:tr>
      <w:tr w:rsidR="00265584" w14:paraId="40DB79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7777777" w:rsidR="00265584" w:rsidRDefault="00265584">
            <w:r>
              <w:t>Washington</w:t>
            </w:r>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77777777" w:rsidR="00265584" w:rsidRDefault="00265584">
            <w:pPr>
              <w:jc w:val="right"/>
            </w:pPr>
            <w:r>
              <w:t>9,559</w:t>
            </w:r>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77777777" w:rsidR="00265584" w:rsidRDefault="00265584">
            <w:pPr>
              <w:jc w:val="right"/>
            </w:pPr>
            <w:r>
              <w:t>17,059</w:t>
            </w:r>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77777777" w:rsidR="00265584" w:rsidRDefault="00265584">
            <w:pPr>
              <w:jc w:val="right"/>
            </w:pPr>
            <w:r>
              <w:t>-7,500</w:t>
            </w:r>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77777777" w:rsidR="00265584" w:rsidRDefault="00265584">
            <w:pPr>
              <w:jc w:val="right"/>
            </w:pPr>
            <w:r>
              <w:t>-44.0%</w:t>
            </w:r>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77777777" w:rsidR="00265584" w:rsidRDefault="00265584">
            <w:pPr>
              <w:jc w:val="right"/>
            </w:pPr>
            <w:r>
              <w:t>1,703</w:t>
            </w:r>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77777777" w:rsidR="00265584" w:rsidRDefault="00265584">
            <w:pPr>
              <w:jc w:val="right"/>
            </w:pPr>
            <w:r>
              <w:t>3,039</w:t>
            </w:r>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77777777" w:rsidR="00265584" w:rsidRDefault="00265584">
            <w:pPr>
              <w:jc w:val="right"/>
            </w:pPr>
            <w:r>
              <w:t>-1,336</w:t>
            </w:r>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77777777" w:rsidR="00265584" w:rsidRDefault="00265584">
            <w:pPr>
              <w:jc w:val="right"/>
            </w:pPr>
            <w:r>
              <w:t>-44.0%</w:t>
            </w:r>
          </w:p>
        </w:tc>
      </w:tr>
      <w:tr w:rsidR="00265584" w14:paraId="3F570B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7777777" w:rsidR="00265584" w:rsidRDefault="00265584">
            <w:r>
              <w:t>Georgia</w:t>
            </w:r>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7777777" w:rsidR="00265584" w:rsidRDefault="00265584">
            <w:pPr>
              <w:jc w:val="right"/>
            </w:pPr>
            <w:r>
              <w:t>19,165</w:t>
            </w:r>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77777777" w:rsidR="00265584" w:rsidRDefault="00265584">
            <w:pPr>
              <w:jc w:val="right"/>
            </w:pPr>
            <w:r>
              <w:t>26,878</w:t>
            </w:r>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77777777" w:rsidR="00265584" w:rsidRDefault="00265584">
            <w:pPr>
              <w:jc w:val="right"/>
            </w:pPr>
            <w:r>
              <w:t>-7,713</w:t>
            </w:r>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7777777" w:rsidR="00265584" w:rsidRDefault="00265584">
            <w:pPr>
              <w:jc w:val="right"/>
            </w:pPr>
            <w:r>
              <w:t>-28.7%</w:t>
            </w:r>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7777777" w:rsidR="00265584" w:rsidRDefault="00265584">
            <w:pPr>
              <w:jc w:val="right"/>
            </w:pPr>
            <w:r>
              <w:t>2,772</w:t>
            </w:r>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77777777" w:rsidR="00265584" w:rsidRDefault="00265584">
            <w:pPr>
              <w:jc w:val="right"/>
            </w:pPr>
            <w:r>
              <w:t>3,887</w:t>
            </w:r>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77777777" w:rsidR="00265584" w:rsidRDefault="00265584">
            <w:pPr>
              <w:jc w:val="right"/>
            </w:pPr>
            <w:r>
              <w:t>-1,115</w:t>
            </w:r>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77777777" w:rsidR="00265584" w:rsidRDefault="00265584">
            <w:pPr>
              <w:jc w:val="right"/>
            </w:pPr>
            <w:r>
              <w:t>-28.7%</w:t>
            </w:r>
          </w:p>
        </w:tc>
      </w:tr>
      <w:tr w:rsidR="00265584" w14:paraId="0CF2FAE1"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77777777" w:rsidR="00265584" w:rsidRDefault="00265584">
            <w:r>
              <w:t>Kansas</w:t>
            </w:r>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77777777" w:rsidR="00265584" w:rsidRDefault="00265584">
            <w:pPr>
              <w:jc w:val="right"/>
            </w:pPr>
            <w:r>
              <w:t>5,781</w:t>
            </w:r>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77777777" w:rsidR="00265584" w:rsidRDefault="00265584">
            <w:pPr>
              <w:jc w:val="right"/>
            </w:pPr>
            <w:r>
              <w:t>7,842</w:t>
            </w:r>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77777777" w:rsidR="00265584" w:rsidRDefault="00265584">
            <w:pPr>
              <w:jc w:val="right"/>
            </w:pPr>
            <w:r>
              <w:t>-2,061</w:t>
            </w:r>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77777777" w:rsidR="00265584" w:rsidRDefault="00265584">
            <w:pPr>
              <w:jc w:val="right"/>
            </w:pPr>
            <w:r>
              <w:t>-26.3%</w:t>
            </w:r>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77777777" w:rsidR="00265584" w:rsidRDefault="00265584">
            <w:pPr>
              <w:jc w:val="right"/>
            </w:pPr>
            <w:r>
              <w:t>787</w:t>
            </w:r>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77777777" w:rsidR="00265584" w:rsidRDefault="00265584">
            <w:pPr>
              <w:jc w:val="right"/>
            </w:pPr>
            <w:r>
              <w:t>1,067</w:t>
            </w:r>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77777777" w:rsidR="00265584" w:rsidRDefault="00265584">
            <w:pPr>
              <w:jc w:val="right"/>
            </w:pPr>
            <w:r>
              <w:t>-281</w:t>
            </w:r>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77777777" w:rsidR="00265584" w:rsidRDefault="00265584">
            <w:pPr>
              <w:jc w:val="right"/>
            </w:pPr>
            <w:r>
              <w:t>-26.3%</w:t>
            </w:r>
          </w:p>
        </w:tc>
      </w:tr>
      <w:tr w:rsidR="00265584" w14:paraId="1E65E1B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77777777" w:rsidR="00265584" w:rsidRDefault="00265584">
            <w:r>
              <w:t>Maine</w:t>
            </w:r>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77777777" w:rsidR="00265584" w:rsidRDefault="00265584">
            <w:pPr>
              <w:jc w:val="right"/>
            </w:pPr>
            <w:r>
              <w:t>2,196</w:t>
            </w:r>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77777777" w:rsidR="00265584" w:rsidRDefault="00265584">
            <w:pPr>
              <w:jc w:val="right"/>
            </w:pPr>
            <w:r>
              <w:t>2,962</w:t>
            </w:r>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77777777" w:rsidR="00265584" w:rsidRDefault="00265584">
            <w:pPr>
              <w:jc w:val="right"/>
            </w:pPr>
            <w:r>
              <w:t>-766</w:t>
            </w:r>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7777777" w:rsidR="00265584" w:rsidRDefault="00265584">
            <w:pPr>
              <w:jc w:val="right"/>
            </w:pPr>
            <w:r>
              <w:t>-25.9%</w:t>
            </w:r>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77777777" w:rsidR="00265584" w:rsidRDefault="00265584">
            <w:pPr>
              <w:jc w:val="right"/>
            </w:pPr>
            <w:r>
              <w:t>173</w:t>
            </w:r>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77777777" w:rsidR="00265584" w:rsidRDefault="00265584">
            <w:pPr>
              <w:jc w:val="right"/>
            </w:pPr>
            <w:r>
              <w:t>234</w:t>
            </w:r>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77777777" w:rsidR="00265584" w:rsidRDefault="00265584">
            <w:pPr>
              <w:jc w:val="right"/>
            </w:pPr>
            <w:r>
              <w:t>-60</w:t>
            </w:r>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77777777" w:rsidR="00265584" w:rsidRDefault="00265584">
            <w:pPr>
              <w:jc w:val="right"/>
            </w:pPr>
            <w:r>
              <w:t>-25.9%</w:t>
            </w:r>
          </w:p>
        </w:tc>
      </w:tr>
      <w:tr w:rsidR="00265584" w14:paraId="507C980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77777777" w:rsidR="00265584" w:rsidRDefault="00265584">
            <w:r>
              <w:t>California</w:t>
            </w:r>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77777777" w:rsidR="00265584" w:rsidRDefault="00265584">
            <w:pPr>
              <w:jc w:val="right"/>
            </w:pPr>
            <w:r>
              <w:t>75,829</w:t>
            </w:r>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77777777" w:rsidR="00265584" w:rsidRDefault="00265584">
            <w:pPr>
              <w:jc w:val="right"/>
            </w:pPr>
            <w:r>
              <w:t>100,270</w:t>
            </w:r>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77777777" w:rsidR="00265584" w:rsidRDefault="00265584">
            <w:pPr>
              <w:jc w:val="right"/>
            </w:pPr>
            <w:r>
              <w:t>-24,442</w:t>
            </w:r>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77777777" w:rsidR="00265584" w:rsidRDefault="00265584">
            <w:pPr>
              <w:jc w:val="right"/>
            </w:pPr>
            <w:r>
              <w:t>-24.4%</w:t>
            </w:r>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77777777" w:rsidR="00265584" w:rsidRDefault="00265584">
            <w:pPr>
              <w:jc w:val="right"/>
            </w:pPr>
            <w:r>
              <w:t>19,205</w:t>
            </w:r>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77777777" w:rsidR="00265584" w:rsidRDefault="00265584">
            <w:pPr>
              <w:jc w:val="right"/>
            </w:pPr>
            <w:r>
              <w:t>25,395</w:t>
            </w:r>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77777777" w:rsidR="00265584" w:rsidRDefault="00265584">
            <w:pPr>
              <w:jc w:val="right"/>
            </w:pPr>
            <w:r>
              <w:t>-6,190</w:t>
            </w:r>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77777777" w:rsidR="00265584" w:rsidRDefault="00265584">
            <w:pPr>
              <w:jc w:val="right"/>
            </w:pPr>
            <w:r>
              <w:t>-24.4%</w:t>
            </w:r>
          </w:p>
        </w:tc>
      </w:tr>
      <w:tr w:rsidR="00265584" w14:paraId="24B7789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77777777" w:rsidR="00265584" w:rsidRDefault="00265584">
            <w:r>
              <w:t>Nebraska</w:t>
            </w:r>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77777777" w:rsidR="00265584" w:rsidRDefault="00265584">
            <w:pPr>
              <w:jc w:val="right"/>
            </w:pPr>
            <w:r>
              <w:t>3,775</w:t>
            </w:r>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77777777" w:rsidR="00265584" w:rsidRDefault="00265584">
            <w:pPr>
              <w:jc w:val="right"/>
            </w:pPr>
            <w:r>
              <w:t>4,954</w:t>
            </w:r>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77777777" w:rsidR="00265584" w:rsidRDefault="00265584">
            <w:pPr>
              <w:jc w:val="right"/>
            </w:pPr>
            <w:r>
              <w:t>-1,179</w:t>
            </w:r>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77777777" w:rsidR="00265584" w:rsidRDefault="00265584">
            <w:pPr>
              <w:jc w:val="right"/>
            </w:pPr>
            <w:r>
              <w:t>-23.8%</w:t>
            </w:r>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77777777" w:rsidR="00265584" w:rsidRDefault="00265584">
            <w:pPr>
              <w:jc w:val="right"/>
            </w:pPr>
            <w:r>
              <w:t>494</w:t>
            </w:r>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77777777" w:rsidR="00265584" w:rsidRDefault="00265584">
            <w:pPr>
              <w:jc w:val="right"/>
            </w:pPr>
            <w:r>
              <w:t>648</w:t>
            </w:r>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77777777" w:rsidR="00265584" w:rsidRDefault="00265584">
            <w:pPr>
              <w:jc w:val="right"/>
            </w:pPr>
            <w:r>
              <w:t>-154</w:t>
            </w:r>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77777777" w:rsidR="00265584" w:rsidRDefault="00265584">
            <w:pPr>
              <w:jc w:val="right"/>
            </w:pPr>
            <w:r>
              <w:t>-23.8%</w:t>
            </w:r>
          </w:p>
        </w:tc>
      </w:tr>
      <w:tr w:rsidR="00265584" w14:paraId="79A386F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7777777" w:rsidR="00265584" w:rsidRDefault="00265584">
            <w:r>
              <w:t>New Jersey</w:t>
            </w:r>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77777777" w:rsidR="00265584" w:rsidRDefault="00265584">
            <w:pPr>
              <w:jc w:val="right"/>
            </w:pPr>
            <w:r>
              <w:t>17,281</w:t>
            </w:r>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77777777" w:rsidR="00265584" w:rsidRDefault="00265584">
            <w:pPr>
              <w:jc w:val="right"/>
            </w:pPr>
            <w:r>
              <w:t>22,278</w:t>
            </w:r>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77777777" w:rsidR="00265584" w:rsidRDefault="00265584">
            <w:pPr>
              <w:jc w:val="right"/>
            </w:pPr>
            <w:r>
              <w:t>-4,997</w:t>
            </w:r>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77777777" w:rsidR="00265584" w:rsidRDefault="00265584">
            <w:pPr>
              <w:jc w:val="right"/>
            </w:pPr>
            <w:r>
              <w:t>4,155</w:t>
            </w:r>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77777777" w:rsidR="00265584" w:rsidRDefault="00265584">
            <w:pPr>
              <w:jc w:val="right"/>
            </w:pPr>
            <w:r>
              <w:t>5,357</w:t>
            </w:r>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77777777" w:rsidR="00265584" w:rsidRDefault="00265584">
            <w:pPr>
              <w:jc w:val="right"/>
            </w:pPr>
            <w:r>
              <w:t>-1,202</w:t>
            </w:r>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77777777" w:rsidR="00265584" w:rsidRDefault="00265584">
            <w:pPr>
              <w:jc w:val="right"/>
            </w:pPr>
            <w:r>
              <w:t>-22.4%</w:t>
            </w:r>
          </w:p>
        </w:tc>
      </w:tr>
      <w:tr w:rsidR="00265584" w14:paraId="185E1D5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77777777" w:rsidR="00265584" w:rsidRDefault="00265584">
            <w:r>
              <w:t>Oklahoma</w:t>
            </w:r>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77777777" w:rsidR="00265584" w:rsidRDefault="00265584">
            <w:pPr>
              <w:jc w:val="right"/>
            </w:pPr>
            <w:r>
              <w:t>8,619</w:t>
            </w:r>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77777777" w:rsidR="00265584" w:rsidRDefault="00265584">
            <w:pPr>
              <w:jc w:val="right"/>
            </w:pPr>
            <w:r>
              <w:t>10,029</w:t>
            </w:r>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77777777" w:rsidR="00265584" w:rsidRDefault="00265584">
            <w:pPr>
              <w:jc w:val="right"/>
            </w:pPr>
            <w:r>
              <w:t>-1,410</w:t>
            </w:r>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77777777" w:rsidR="00265584" w:rsidRDefault="00265584">
            <w:pPr>
              <w:jc w:val="right"/>
            </w:pPr>
            <w:r>
              <w:t>-14.1%</w:t>
            </w:r>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77777777" w:rsidR="00265584" w:rsidRDefault="00265584">
            <w:pPr>
              <w:jc w:val="right"/>
            </w:pPr>
            <w:r>
              <w:t>1,154</w:t>
            </w:r>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77777777" w:rsidR="00265584" w:rsidRDefault="00265584">
            <w:pPr>
              <w:jc w:val="right"/>
            </w:pPr>
            <w:r>
              <w:t>1,342</w:t>
            </w:r>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77777777" w:rsidR="00265584" w:rsidRDefault="00265584">
            <w:pPr>
              <w:jc w:val="right"/>
            </w:pPr>
            <w:r>
              <w:t>-189</w:t>
            </w:r>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77777777" w:rsidR="00265584" w:rsidRDefault="00265584">
            <w:pPr>
              <w:jc w:val="right"/>
            </w:pPr>
            <w:r>
              <w:t>-14.1%</w:t>
            </w:r>
          </w:p>
        </w:tc>
      </w:tr>
      <w:tr w:rsidR="00265584" w14:paraId="5262CE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77777777" w:rsidR="00265584" w:rsidRDefault="00265584">
            <w:r>
              <w:t>Utah</w:t>
            </w:r>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77777777" w:rsidR="00265584" w:rsidRDefault="00265584">
            <w:pPr>
              <w:jc w:val="right"/>
            </w:pPr>
            <w:r>
              <w:t>8,142</w:t>
            </w:r>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77777777" w:rsidR="00265584" w:rsidRDefault="00265584">
            <w:pPr>
              <w:jc w:val="right"/>
            </w:pPr>
            <w:r>
              <w:t>9,396</w:t>
            </w:r>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77777777" w:rsidR="00265584" w:rsidRDefault="00265584">
            <w:pPr>
              <w:jc w:val="right"/>
            </w:pPr>
            <w:r>
              <w:t>-1,254</w:t>
            </w:r>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77777777" w:rsidR="00265584" w:rsidRDefault="00265584">
            <w:pPr>
              <w:jc w:val="right"/>
            </w:pPr>
            <w:r>
              <w:t>-13.3%</w:t>
            </w:r>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77777777" w:rsidR="00265584" w:rsidRDefault="00265584">
            <w:pPr>
              <w:jc w:val="right"/>
            </w:pPr>
            <w:r>
              <w:t>1,672</w:t>
            </w:r>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77777777" w:rsidR="00265584" w:rsidRDefault="00265584">
            <w:pPr>
              <w:jc w:val="right"/>
            </w:pPr>
            <w:r>
              <w:t>1,929</w:t>
            </w:r>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77777777" w:rsidR="00265584" w:rsidRDefault="00265584">
            <w:pPr>
              <w:jc w:val="right"/>
            </w:pPr>
            <w:r>
              <w:t>-258</w:t>
            </w:r>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77777777" w:rsidR="00265584" w:rsidRDefault="00265584">
            <w:pPr>
              <w:jc w:val="right"/>
            </w:pPr>
            <w:r>
              <w:t>-13.3%</w:t>
            </w:r>
          </w:p>
        </w:tc>
      </w:tr>
      <w:tr w:rsidR="00265584" w14:paraId="43C9973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7777777" w:rsidR="00265584" w:rsidRDefault="00265584">
            <w:r>
              <w:t>Maryland</w:t>
            </w:r>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77777777" w:rsidR="00265584" w:rsidRDefault="00265584">
            <w:pPr>
              <w:jc w:val="right"/>
            </w:pPr>
            <w:r>
              <w:t>12,849</w:t>
            </w:r>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77777777" w:rsidR="00265584" w:rsidRDefault="00265584">
            <w:pPr>
              <w:jc w:val="right"/>
            </w:pPr>
            <w:r>
              <w:t>14,595</w:t>
            </w:r>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77777777" w:rsidR="00265584" w:rsidRDefault="00265584">
            <w:pPr>
              <w:jc w:val="right"/>
            </w:pPr>
            <w:r>
              <w:t>-1,746</w:t>
            </w:r>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77777777" w:rsidR="00265584" w:rsidRDefault="00265584">
            <w:pPr>
              <w:jc w:val="right"/>
            </w:pPr>
            <w:r>
              <w:t>-12.0%</w:t>
            </w:r>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77777777" w:rsidR="00265584" w:rsidRDefault="00265584">
            <w:pPr>
              <w:jc w:val="right"/>
            </w:pPr>
            <w:r>
              <w:t>2,454</w:t>
            </w:r>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77777777" w:rsidR="00265584" w:rsidRDefault="00265584">
            <w:pPr>
              <w:jc w:val="right"/>
            </w:pPr>
            <w:r>
              <w:t>2,787</w:t>
            </w:r>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77777777" w:rsidR="00265584" w:rsidRDefault="00265584">
            <w:pPr>
              <w:jc w:val="right"/>
            </w:pPr>
            <w:r>
              <w:t>-333</w:t>
            </w:r>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77777777" w:rsidR="00265584" w:rsidRDefault="00265584">
            <w:pPr>
              <w:jc w:val="right"/>
            </w:pPr>
            <w:r>
              <w:t>-12.0%</w:t>
            </w:r>
          </w:p>
        </w:tc>
      </w:tr>
      <w:tr w:rsidR="00265584" w14:paraId="1765C0A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77777777" w:rsidR="00265584" w:rsidRDefault="00265584">
            <w:r>
              <w:t>Oregon</w:t>
            </w:r>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77777777" w:rsidR="00265584" w:rsidRDefault="00265584">
            <w:pPr>
              <w:jc w:val="right"/>
            </w:pPr>
            <w:r>
              <w:t>8,517</w:t>
            </w:r>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77777777" w:rsidR="00265584" w:rsidRDefault="00265584">
            <w:pPr>
              <w:jc w:val="right"/>
            </w:pPr>
            <w:r>
              <w:t>9,347</w:t>
            </w:r>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77777777" w:rsidR="00265584" w:rsidRDefault="00265584">
            <w:pPr>
              <w:jc w:val="right"/>
            </w:pPr>
            <w:r>
              <w:t>-829</w:t>
            </w:r>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7777777" w:rsidR="00265584" w:rsidRDefault="00265584">
            <w:pPr>
              <w:jc w:val="right"/>
            </w:pPr>
            <w:r>
              <w:t>-8.9%</w:t>
            </w:r>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77777777" w:rsidR="00265584" w:rsidRDefault="00265584">
            <w:pPr>
              <w:jc w:val="right"/>
            </w:pPr>
            <w:r>
              <w:t>1,180</w:t>
            </w:r>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77777777" w:rsidR="00265584" w:rsidRDefault="00265584">
            <w:pPr>
              <w:jc w:val="right"/>
            </w:pPr>
            <w:r>
              <w:t>1,295</w:t>
            </w:r>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77777777" w:rsidR="00265584" w:rsidRDefault="00265584">
            <w:pPr>
              <w:jc w:val="right"/>
            </w:pPr>
            <w:r>
              <w:t>-115</w:t>
            </w:r>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77777777" w:rsidR="00265584" w:rsidRDefault="00265584">
            <w:pPr>
              <w:jc w:val="right"/>
            </w:pPr>
            <w:r>
              <w:t>-8.9%</w:t>
            </w:r>
          </w:p>
        </w:tc>
      </w:tr>
      <w:tr w:rsidR="00265584" w14:paraId="64B8355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77777777" w:rsidR="00265584" w:rsidRDefault="00265584">
            <w:r>
              <w:t>Delaware</w:t>
            </w:r>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77777777" w:rsidR="00265584" w:rsidRDefault="00265584">
            <w:pPr>
              <w:jc w:val="right"/>
            </w:pPr>
            <w:r>
              <w:t>2,036</w:t>
            </w:r>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77777777" w:rsidR="00265584" w:rsidRDefault="00265584">
            <w:pPr>
              <w:jc w:val="right"/>
            </w:pPr>
            <w:r>
              <w:t>2,220</w:t>
            </w:r>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77777777" w:rsidR="00265584" w:rsidRDefault="00265584">
            <w:pPr>
              <w:jc w:val="right"/>
            </w:pPr>
            <w:r>
              <w:t>-184</w:t>
            </w:r>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77777777" w:rsidR="00265584" w:rsidRDefault="00265584">
            <w:pPr>
              <w:jc w:val="right"/>
            </w:pPr>
            <w:r>
              <w:t>-8.3%</w:t>
            </w:r>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7777777" w:rsidR="00265584" w:rsidRDefault="00265584">
            <w:pPr>
              <w:jc w:val="right"/>
            </w:pPr>
            <w:r>
              <w:t>326</w:t>
            </w:r>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77777777" w:rsidR="00265584" w:rsidRDefault="00265584">
            <w:pPr>
              <w:jc w:val="right"/>
            </w:pPr>
            <w:r>
              <w:t>355</w:t>
            </w:r>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77777777" w:rsidR="00265584" w:rsidRDefault="00265584">
            <w:pPr>
              <w:jc w:val="right"/>
            </w:pPr>
            <w:r>
              <w:t>-29</w:t>
            </w:r>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77777777" w:rsidR="00265584" w:rsidRDefault="00265584">
            <w:pPr>
              <w:jc w:val="right"/>
            </w:pPr>
            <w:r>
              <w:t>-8.3%</w:t>
            </w:r>
          </w:p>
        </w:tc>
      </w:tr>
      <w:tr w:rsidR="00265584" w14:paraId="614126C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77777777" w:rsidR="00265584" w:rsidRDefault="00265584">
            <w:r>
              <w:t>Vermont</w:t>
            </w:r>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77777777" w:rsidR="00265584" w:rsidRDefault="00265584">
            <w:pPr>
              <w:jc w:val="right"/>
            </w:pPr>
            <w:r>
              <w:t>1,285</w:t>
            </w:r>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77777777" w:rsidR="00265584" w:rsidRDefault="00265584">
            <w:pPr>
              <w:jc w:val="right"/>
            </w:pPr>
            <w:r>
              <w:t>1,394</w:t>
            </w:r>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77777777" w:rsidR="00265584" w:rsidRDefault="00265584">
            <w:pPr>
              <w:jc w:val="right"/>
            </w:pPr>
            <w:r>
              <w:t>-110</w:t>
            </w:r>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77777777" w:rsidR="00265584" w:rsidRDefault="00265584">
            <w:pPr>
              <w:jc w:val="right"/>
            </w:pPr>
            <w:r>
              <w:t>-7.9%</w:t>
            </w:r>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77777777" w:rsidR="00265584" w:rsidRDefault="00265584">
            <w:pPr>
              <w:jc w:val="right"/>
            </w:pPr>
            <w:r>
              <w:t>126</w:t>
            </w:r>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77777777" w:rsidR="00265584" w:rsidRDefault="00265584">
            <w:pPr>
              <w:jc w:val="right"/>
            </w:pPr>
            <w:r>
              <w:t>136</w:t>
            </w:r>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77777777" w:rsidR="00265584" w:rsidRDefault="00265584">
            <w:pPr>
              <w:jc w:val="right"/>
            </w:pPr>
            <w:r>
              <w:t>-11</w:t>
            </w:r>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77777777" w:rsidR="00265584" w:rsidRDefault="00265584">
            <w:pPr>
              <w:jc w:val="right"/>
            </w:pPr>
            <w:r>
              <w:t>-7.9%</w:t>
            </w:r>
          </w:p>
        </w:tc>
      </w:tr>
      <w:tr w:rsidR="00265584" w14:paraId="5CE7025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77777777" w:rsidR="00265584" w:rsidRDefault="00265584">
            <w:r>
              <w:t>Connecticut</w:t>
            </w:r>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77777777" w:rsidR="00265584" w:rsidRDefault="00265584">
            <w:pPr>
              <w:jc w:val="right"/>
            </w:pPr>
            <w:r>
              <w:t>8,265</w:t>
            </w:r>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77777777" w:rsidR="00265584" w:rsidRDefault="00265584">
            <w:pPr>
              <w:jc w:val="right"/>
            </w:pPr>
            <w:r>
              <w:t>8,814</w:t>
            </w:r>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7777777" w:rsidR="00265584" w:rsidRDefault="00265584">
            <w:pPr>
              <w:jc w:val="right"/>
            </w:pPr>
            <w:r>
              <w:t>-549</w:t>
            </w:r>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7777777" w:rsidR="00265584" w:rsidRDefault="00265584">
            <w:pPr>
              <w:jc w:val="right"/>
            </w:pPr>
            <w:r>
              <w:t>-6.2%</w:t>
            </w:r>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77777777" w:rsidR="00265584" w:rsidRDefault="00265584">
            <w:pPr>
              <w:jc w:val="right"/>
            </w:pPr>
            <w:r>
              <w:t>1,502</w:t>
            </w:r>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77777777" w:rsidR="00265584" w:rsidRDefault="00265584">
            <w:pPr>
              <w:jc w:val="right"/>
            </w:pPr>
            <w:r>
              <w:t>1,601</w:t>
            </w:r>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77777777" w:rsidR="00265584" w:rsidRDefault="00265584">
            <w:pPr>
              <w:jc w:val="right"/>
            </w:pPr>
            <w:r>
              <w:t>-100</w:t>
            </w:r>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7777777" w:rsidR="00265584" w:rsidRDefault="00265584">
            <w:pPr>
              <w:jc w:val="right"/>
            </w:pPr>
            <w:r>
              <w:t>-6.2%</w:t>
            </w:r>
          </w:p>
        </w:tc>
      </w:tr>
      <w:tr w:rsidR="00265584" w14:paraId="68578C7B"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77777777" w:rsidR="00265584" w:rsidRDefault="00265584">
            <w:r>
              <w:t>West Virginia</w:t>
            </w:r>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7777777" w:rsidR="00265584" w:rsidRDefault="00265584">
            <w:pPr>
              <w:jc w:val="right"/>
            </w:pPr>
            <w:r>
              <w:t>4,003</w:t>
            </w:r>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77777777" w:rsidR="00265584" w:rsidRDefault="00265584">
            <w:pPr>
              <w:jc w:val="right"/>
            </w:pPr>
            <w:r>
              <w:t>4,179</w:t>
            </w:r>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77777777" w:rsidR="00265584" w:rsidRDefault="00265584">
            <w:pPr>
              <w:jc w:val="right"/>
            </w:pPr>
            <w:r>
              <w:t>-176</w:t>
            </w:r>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77777777" w:rsidR="00265584" w:rsidRDefault="00265584">
            <w:pPr>
              <w:jc w:val="right"/>
            </w:pPr>
            <w:r>
              <w:t>-4.2%</w:t>
            </w:r>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77777777" w:rsidR="00265584" w:rsidRDefault="00265584">
            <w:pPr>
              <w:jc w:val="right"/>
            </w:pPr>
            <w:r>
              <w:t>578</w:t>
            </w:r>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77777777" w:rsidR="00265584" w:rsidRDefault="00265584">
            <w:pPr>
              <w:jc w:val="right"/>
            </w:pPr>
            <w:r>
              <w:t>603</w:t>
            </w:r>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77777777" w:rsidR="00265584" w:rsidRDefault="00265584">
            <w:pPr>
              <w:jc w:val="right"/>
            </w:pPr>
            <w:r>
              <w:t>-25</w:t>
            </w:r>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77777777" w:rsidR="00265584" w:rsidRDefault="00265584">
            <w:pPr>
              <w:jc w:val="right"/>
            </w:pPr>
            <w:r>
              <w:t>-4.2%</w:t>
            </w:r>
          </w:p>
        </w:tc>
      </w:tr>
      <w:tr w:rsidR="00265584" w14:paraId="519486F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7777777" w:rsidR="00265584" w:rsidRDefault="00265584">
            <w:r>
              <w:t>Alabama</w:t>
            </w:r>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77777777" w:rsidR="00265584" w:rsidRDefault="00265584">
            <w:pPr>
              <w:jc w:val="right"/>
            </w:pPr>
            <w:r>
              <w:t>11,722</w:t>
            </w:r>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77777777" w:rsidR="00265584" w:rsidRDefault="00265584">
            <w:pPr>
              <w:jc w:val="right"/>
            </w:pPr>
            <w:r>
              <w:t>12,216</w:t>
            </w:r>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77777777" w:rsidR="00265584" w:rsidRDefault="00265584">
            <w:pPr>
              <w:jc w:val="right"/>
            </w:pPr>
            <w:r>
              <w:t>-494</w:t>
            </w:r>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7777777" w:rsidR="00265584" w:rsidRDefault="00265584">
            <w:pPr>
              <w:jc w:val="right"/>
            </w:pPr>
            <w:r>
              <w:t>-4.0%</w:t>
            </w:r>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77777777" w:rsidR="00265584" w:rsidRDefault="00265584">
            <w:pPr>
              <w:jc w:val="right"/>
            </w:pPr>
            <w:r>
              <w:t>1,381</w:t>
            </w:r>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77777777" w:rsidR="00265584" w:rsidRDefault="00265584">
            <w:pPr>
              <w:jc w:val="right"/>
            </w:pPr>
            <w:r>
              <w:t>1,439</w:t>
            </w:r>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77777777" w:rsidR="00265584" w:rsidRDefault="00265584">
            <w:pPr>
              <w:jc w:val="right"/>
            </w:pPr>
            <w:r>
              <w:t>-4.0%</w:t>
            </w:r>
          </w:p>
        </w:tc>
      </w:tr>
      <w:tr w:rsidR="00265584" w14:paraId="24DAC1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7777777" w:rsidR="00265584" w:rsidRDefault="00265584">
            <w:r>
              <w:t>Michigan</w:t>
            </w:r>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77777777" w:rsidR="00265584" w:rsidRDefault="00265584">
            <w:pPr>
              <w:jc w:val="right"/>
            </w:pPr>
            <w:r>
              <w:t>24,356</w:t>
            </w:r>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77777777" w:rsidR="00265584" w:rsidRDefault="00265584">
            <w:pPr>
              <w:jc w:val="right"/>
            </w:pPr>
            <w:r>
              <w:t>25,287</w:t>
            </w:r>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77777777" w:rsidR="00265584" w:rsidRDefault="00265584">
            <w:pPr>
              <w:jc w:val="right"/>
            </w:pPr>
            <w:r>
              <w:t>-931</w:t>
            </w:r>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7777777" w:rsidR="00265584" w:rsidRDefault="00265584">
            <w:pPr>
              <w:jc w:val="right"/>
            </w:pPr>
            <w:r>
              <w:t>-3.7%</w:t>
            </w:r>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7777777" w:rsidR="00265584" w:rsidRDefault="00265584">
            <w:pPr>
              <w:jc w:val="right"/>
            </w:pPr>
            <w:r>
              <w:t>4,056</w:t>
            </w:r>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7777777" w:rsidR="00265584" w:rsidRDefault="00265584">
            <w:pPr>
              <w:jc w:val="right"/>
            </w:pPr>
            <w:r>
              <w:t>4,211</w:t>
            </w:r>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77777777" w:rsidR="00265584" w:rsidRDefault="00265584">
            <w:pPr>
              <w:jc w:val="right"/>
            </w:pPr>
            <w:r>
              <w:t>-155</w:t>
            </w:r>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77777777" w:rsidR="00265584" w:rsidRDefault="00265584">
            <w:pPr>
              <w:jc w:val="right"/>
            </w:pPr>
            <w:r>
              <w:t>-3.7%</w:t>
            </w:r>
          </w:p>
        </w:tc>
      </w:tr>
      <w:tr w:rsidR="00265584" w14:paraId="7D5DCD7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77777777" w:rsidR="00265584" w:rsidRDefault="00265584">
            <w:r>
              <w:t>Kentucky</w:t>
            </w:r>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77777777" w:rsidR="00265584" w:rsidRDefault="00265584">
            <w:pPr>
              <w:jc w:val="right"/>
            </w:pPr>
            <w:r>
              <w:t>10,650</w:t>
            </w:r>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77777777" w:rsidR="00265584" w:rsidRDefault="00265584">
            <w:pPr>
              <w:jc w:val="right"/>
            </w:pPr>
            <w:r>
              <w:t>11,040</w:t>
            </w:r>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77777777" w:rsidR="00265584" w:rsidRDefault="00265584">
            <w:pPr>
              <w:jc w:val="right"/>
            </w:pPr>
            <w:r>
              <w:t>-389</w:t>
            </w:r>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77777777" w:rsidR="00265584" w:rsidRDefault="00265584">
            <w:pPr>
              <w:jc w:val="right"/>
            </w:pPr>
            <w:r>
              <w:t>-3.5%</w:t>
            </w:r>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77777777" w:rsidR="00265584" w:rsidRDefault="00265584">
            <w:pPr>
              <w:jc w:val="right"/>
            </w:pPr>
            <w:r>
              <w:t>1,591</w:t>
            </w:r>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77777777" w:rsidR="00265584" w:rsidRDefault="00265584">
            <w:pPr>
              <w:jc w:val="right"/>
            </w:pPr>
            <w:r>
              <w:t>1,649</w:t>
            </w:r>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7777777" w:rsidR="00265584" w:rsidRDefault="00265584">
            <w:pPr>
              <w:jc w:val="right"/>
            </w:pPr>
            <w:r>
              <w:t>-3.5%</w:t>
            </w:r>
          </w:p>
        </w:tc>
      </w:tr>
      <w:tr w:rsidR="00265584" w14:paraId="70079C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77777777" w:rsidR="00265584" w:rsidRDefault="00265584">
            <w:r>
              <w:t>Virginia</w:t>
            </w:r>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77777777" w:rsidR="00265584" w:rsidRDefault="00265584">
            <w:pPr>
              <w:jc w:val="right"/>
            </w:pPr>
            <w:r>
              <w:t>19,375</w:t>
            </w:r>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77777777" w:rsidR="00265584" w:rsidRDefault="00265584">
            <w:pPr>
              <w:jc w:val="right"/>
            </w:pPr>
            <w:r>
              <w:t>19,997</w:t>
            </w:r>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77777777" w:rsidR="00265584" w:rsidRDefault="00265584">
            <w:pPr>
              <w:jc w:val="right"/>
            </w:pPr>
            <w:r>
              <w:t>-622</w:t>
            </w:r>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77777777" w:rsidR="00265584" w:rsidRDefault="00265584">
            <w:pPr>
              <w:jc w:val="right"/>
            </w:pPr>
            <w:r>
              <w:t>-3.1%</w:t>
            </w:r>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77777777" w:rsidR="00265584" w:rsidRDefault="00265584">
            <w:pPr>
              <w:jc w:val="right"/>
            </w:pPr>
            <w:r>
              <w:t>3,323</w:t>
            </w:r>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77777777" w:rsidR="00265584" w:rsidRDefault="00265584">
            <w:pPr>
              <w:jc w:val="right"/>
            </w:pPr>
            <w:r>
              <w:t>3,430</w:t>
            </w:r>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77777777" w:rsidR="00265584" w:rsidRDefault="00265584">
            <w:pPr>
              <w:jc w:val="right"/>
            </w:pPr>
            <w:r>
              <w:t>-107</w:t>
            </w:r>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7777777" w:rsidR="00265584" w:rsidRDefault="00265584">
            <w:pPr>
              <w:jc w:val="right"/>
            </w:pPr>
            <w:r>
              <w:t>-3.1%</w:t>
            </w:r>
          </w:p>
        </w:tc>
      </w:tr>
      <w:tr w:rsidR="00265584" w14:paraId="64785BA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77777777" w:rsidR="00265584" w:rsidRDefault="00265584">
            <w:r>
              <w:t>New Hampshire</w:t>
            </w:r>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77777777" w:rsidR="00265584" w:rsidRDefault="00265584">
            <w:pPr>
              <w:jc w:val="right"/>
            </w:pPr>
            <w:r>
              <w:t>3,017</w:t>
            </w:r>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77777777" w:rsidR="00265584" w:rsidRDefault="00265584">
            <w:pPr>
              <w:jc w:val="right"/>
            </w:pPr>
            <w:r>
              <w:t>3,099</w:t>
            </w:r>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77777777" w:rsidR="00265584" w:rsidRDefault="00265584">
            <w:pPr>
              <w:jc w:val="right"/>
            </w:pPr>
            <w:r>
              <w:t>-82</w:t>
            </w:r>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77777777" w:rsidR="00265584" w:rsidRDefault="00265584">
            <w:pPr>
              <w:jc w:val="right"/>
            </w:pPr>
            <w:r>
              <w:t>329</w:t>
            </w:r>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77777777" w:rsidR="00265584" w:rsidRDefault="00265584">
            <w:pPr>
              <w:jc w:val="right"/>
            </w:pPr>
            <w:r>
              <w:t>338</w:t>
            </w:r>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77777777" w:rsidR="00265584" w:rsidRDefault="00265584">
            <w:pPr>
              <w:jc w:val="right"/>
            </w:pPr>
            <w:r>
              <w:t>-9</w:t>
            </w:r>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77777777" w:rsidR="00265584" w:rsidRDefault="00265584">
            <w:pPr>
              <w:jc w:val="right"/>
            </w:pPr>
            <w:r>
              <w:t>-2.6%</w:t>
            </w:r>
          </w:p>
        </w:tc>
      </w:tr>
      <w:tr w:rsidR="00265584" w14:paraId="0EE7BFE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77777777" w:rsidR="00265584" w:rsidRDefault="00265584">
            <w:r>
              <w:t>Arkansas</w:t>
            </w:r>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77777777" w:rsidR="00265584" w:rsidRDefault="00265584">
            <w:pPr>
              <w:jc w:val="right"/>
            </w:pPr>
            <w:r>
              <w:t>7,476</w:t>
            </w:r>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7777777" w:rsidR="00265584" w:rsidRDefault="00265584">
            <w:pPr>
              <w:jc w:val="right"/>
            </w:pPr>
            <w:r>
              <w:t>7,675</w:t>
            </w:r>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77777777" w:rsidR="00265584" w:rsidRDefault="00265584">
            <w:pPr>
              <w:jc w:val="right"/>
            </w:pPr>
            <w:r>
              <w:t>-199</w:t>
            </w:r>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77777777" w:rsidR="00265584" w:rsidRDefault="00265584">
            <w:pPr>
              <w:jc w:val="right"/>
            </w:pPr>
            <w:r>
              <w:t>864</w:t>
            </w:r>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77777777" w:rsidR="00265584" w:rsidRDefault="00265584">
            <w:pPr>
              <w:jc w:val="right"/>
            </w:pPr>
            <w:r>
              <w:t>887</w:t>
            </w:r>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77777777" w:rsidR="00265584" w:rsidRDefault="00265584">
            <w:pPr>
              <w:jc w:val="right"/>
            </w:pPr>
            <w:r>
              <w:t>-23</w:t>
            </w:r>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7777777" w:rsidR="00265584" w:rsidRDefault="00265584">
            <w:pPr>
              <w:jc w:val="right"/>
            </w:pPr>
            <w:r>
              <w:t>-2.6%</w:t>
            </w:r>
          </w:p>
        </w:tc>
      </w:tr>
      <w:tr w:rsidR="00265584" w14:paraId="57AFDD2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77777777" w:rsidR="00265584" w:rsidRDefault="00265584">
            <w:r>
              <w:t>Massachusetts</w:t>
            </w:r>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77777777" w:rsidR="00265584" w:rsidRDefault="00265584">
            <w:pPr>
              <w:jc w:val="right"/>
            </w:pPr>
            <w:r>
              <w:t>14,910</w:t>
            </w:r>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77777777" w:rsidR="00265584" w:rsidRDefault="00265584">
            <w:pPr>
              <w:jc w:val="right"/>
            </w:pPr>
            <w:r>
              <w:t>15,307</w:t>
            </w:r>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77777777" w:rsidR="00265584" w:rsidRDefault="00265584">
            <w:pPr>
              <w:jc w:val="right"/>
            </w:pPr>
            <w:r>
              <w:t>-396</w:t>
            </w:r>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77777777" w:rsidR="00265584" w:rsidRDefault="00265584">
            <w:pPr>
              <w:jc w:val="right"/>
            </w:pPr>
            <w:r>
              <w:t>2,473</w:t>
            </w:r>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77777777" w:rsidR="00265584" w:rsidRDefault="00265584">
            <w:pPr>
              <w:jc w:val="right"/>
            </w:pPr>
            <w:r>
              <w:t>2,539</w:t>
            </w:r>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77777777" w:rsidR="00265584" w:rsidRDefault="00265584">
            <w:pPr>
              <w:jc w:val="right"/>
            </w:pPr>
            <w:r>
              <w:t>-66</w:t>
            </w:r>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77777777" w:rsidR="00265584" w:rsidRDefault="00265584">
            <w:pPr>
              <w:jc w:val="right"/>
            </w:pPr>
            <w:r>
              <w:t>-2.6%</w:t>
            </w:r>
          </w:p>
        </w:tc>
      </w:tr>
      <w:tr w:rsidR="00265584" w14:paraId="487BA9F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77777777" w:rsidR="00265584" w:rsidRDefault="00265584">
            <w:r>
              <w:t>South Carolina</w:t>
            </w:r>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77777777" w:rsidR="00265584" w:rsidRDefault="00265584">
            <w:pPr>
              <w:jc w:val="right"/>
            </w:pPr>
            <w:r>
              <w:t>11,354</w:t>
            </w:r>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77777777" w:rsidR="00265584" w:rsidRDefault="00265584">
            <w:pPr>
              <w:jc w:val="right"/>
            </w:pPr>
            <w:r>
              <w:t>11,656</w:t>
            </w:r>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77777777" w:rsidR="00265584" w:rsidRDefault="00265584">
            <w:pPr>
              <w:jc w:val="right"/>
            </w:pPr>
            <w:r>
              <w:t>-302</w:t>
            </w:r>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77777777" w:rsidR="00265584" w:rsidRDefault="00265584">
            <w:pPr>
              <w:jc w:val="right"/>
            </w:pPr>
            <w:r>
              <w:t>1,254</w:t>
            </w:r>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77777777" w:rsidR="00265584" w:rsidRDefault="00265584">
            <w:pPr>
              <w:jc w:val="right"/>
            </w:pPr>
            <w:r>
              <w:t>1,287</w:t>
            </w:r>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77777777" w:rsidR="00265584" w:rsidRDefault="00265584">
            <w:pPr>
              <w:jc w:val="right"/>
            </w:pPr>
            <w:r>
              <w:t>-33</w:t>
            </w:r>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77777777" w:rsidR="00265584" w:rsidRDefault="00265584">
            <w:pPr>
              <w:jc w:val="right"/>
            </w:pPr>
            <w:r>
              <w:t>-2.6%</w:t>
            </w:r>
          </w:p>
        </w:tc>
      </w:tr>
      <w:tr w:rsidR="00265584" w14:paraId="69F9BD3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77777777" w:rsidR="00265584" w:rsidRDefault="00265584">
            <w:r>
              <w:t>Tennessee</w:t>
            </w:r>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77777777" w:rsidR="00265584" w:rsidRDefault="00265584">
            <w:pPr>
              <w:jc w:val="right"/>
            </w:pPr>
            <w:r>
              <w:t>15,720</w:t>
            </w:r>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77777777" w:rsidR="00265584" w:rsidRDefault="00265584">
            <w:pPr>
              <w:jc w:val="right"/>
            </w:pPr>
            <w:r>
              <w:t>16,138</w:t>
            </w:r>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7777777" w:rsidR="00265584" w:rsidRDefault="00265584">
            <w:pPr>
              <w:jc w:val="right"/>
            </w:pPr>
            <w:r>
              <w:t>-418</w:t>
            </w:r>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77777777" w:rsidR="00265584" w:rsidRDefault="00265584">
            <w:pPr>
              <w:jc w:val="right"/>
            </w:pPr>
            <w:r>
              <w:t>2,438</w:t>
            </w:r>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77777777" w:rsidR="00265584" w:rsidRDefault="00265584">
            <w:pPr>
              <w:jc w:val="right"/>
            </w:pPr>
            <w:r>
              <w:t>2,503</w:t>
            </w:r>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7777777" w:rsidR="00265584" w:rsidRDefault="00265584">
            <w:pPr>
              <w:jc w:val="right"/>
            </w:pPr>
            <w:r>
              <w:t>-65</w:t>
            </w:r>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77777777" w:rsidR="00265584" w:rsidRDefault="00265584">
            <w:pPr>
              <w:jc w:val="right"/>
            </w:pPr>
            <w:r>
              <w:t>-2.6%</w:t>
            </w:r>
          </w:p>
        </w:tc>
      </w:tr>
      <w:tr w:rsidR="00265584" w14:paraId="490AB59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77777777" w:rsidR="00265584" w:rsidRDefault="00265584">
            <w:r>
              <w:t>South Dakota</w:t>
            </w:r>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77777777" w:rsidR="00265584" w:rsidRDefault="00265584">
            <w:pPr>
              <w:jc w:val="right"/>
            </w:pPr>
            <w:r>
              <w:t>2,131</w:t>
            </w:r>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7777777" w:rsidR="00265584" w:rsidRDefault="00265584">
            <w:pPr>
              <w:jc w:val="right"/>
            </w:pPr>
            <w:r>
              <w:t>2,188</w:t>
            </w:r>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77777777" w:rsidR="00265584" w:rsidRDefault="00265584">
            <w:pPr>
              <w:jc w:val="right"/>
            </w:pPr>
            <w:r>
              <w:t>-57</w:t>
            </w:r>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7777777" w:rsidR="00265584" w:rsidRDefault="00265584">
            <w:pPr>
              <w:jc w:val="right"/>
            </w:pPr>
            <w:r>
              <w:t>161</w:t>
            </w:r>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77777777" w:rsidR="00265584" w:rsidRDefault="00265584">
            <w:pPr>
              <w:jc w:val="right"/>
            </w:pPr>
            <w:r>
              <w:t>165</w:t>
            </w:r>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77777777" w:rsidR="00265584" w:rsidRDefault="00265584">
            <w:pPr>
              <w:jc w:val="right"/>
            </w:pPr>
            <w:r>
              <w:t>-4</w:t>
            </w:r>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77777777" w:rsidR="00265584" w:rsidRDefault="00265584">
            <w:pPr>
              <w:jc w:val="right"/>
            </w:pPr>
            <w:r>
              <w:t>-2.6%</w:t>
            </w:r>
          </w:p>
        </w:tc>
      </w:tr>
      <w:tr w:rsidR="00265584" w14:paraId="6C4A260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77777777" w:rsidR="00265584" w:rsidRDefault="00265584">
            <w:r>
              <w:t>Colorado</w:t>
            </w:r>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77777777" w:rsidR="00265584" w:rsidRDefault="00265584">
            <w:pPr>
              <w:jc w:val="right"/>
            </w:pPr>
            <w:r>
              <w:t>12,879</w:t>
            </w:r>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77777777" w:rsidR="00265584" w:rsidRDefault="00265584">
            <w:pPr>
              <w:jc w:val="right"/>
            </w:pPr>
            <w:r>
              <w:t>13,221</w:t>
            </w:r>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77777777" w:rsidR="00265584" w:rsidRDefault="00265584">
            <w:pPr>
              <w:jc w:val="right"/>
            </w:pPr>
            <w:r>
              <w:t>-342</w:t>
            </w:r>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77777777" w:rsidR="00265584" w:rsidRDefault="00265584">
            <w:pPr>
              <w:jc w:val="right"/>
            </w:pPr>
            <w:r>
              <w:t>3,009</w:t>
            </w:r>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77777777" w:rsidR="00265584" w:rsidRDefault="00265584">
            <w:pPr>
              <w:jc w:val="right"/>
            </w:pPr>
            <w:r>
              <w:t>3,089</w:t>
            </w:r>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77777777" w:rsidR="00265584" w:rsidRDefault="00265584">
            <w:pPr>
              <w:jc w:val="right"/>
            </w:pPr>
            <w:r>
              <w:t>-80</w:t>
            </w:r>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7777777" w:rsidR="00265584" w:rsidRDefault="00265584">
            <w:pPr>
              <w:jc w:val="right"/>
            </w:pPr>
            <w:r>
              <w:t>-2.6%</w:t>
            </w:r>
          </w:p>
        </w:tc>
      </w:tr>
      <w:tr w:rsidR="00265584" w14:paraId="5F25241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77777777" w:rsidR="00265584" w:rsidRDefault="00265584">
            <w:r>
              <w:t>North Carolina</w:t>
            </w:r>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77777777" w:rsidR="00265584" w:rsidRDefault="00265584">
            <w:pPr>
              <w:jc w:val="right"/>
            </w:pPr>
            <w:r>
              <w:t>23,976</w:t>
            </w:r>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77777777" w:rsidR="00265584" w:rsidRDefault="00265584">
            <w:pPr>
              <w:jc w:val="right"/>
            </w:pPr>
            <w:r>
              <w:t>24,613</w:t>
            </w:r>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7777777" w:rsidR="00265584" w:rsidRDefault="00265584">
            <w:pPr>
              <w:jc w:val="right"/>
            </w:pPr>
            <w:r>
              <w:t>-637</w:t>
            </w:r>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77777777" w:rsidR="00265584" w:rsidRDefault="00265584">
            <w:pPr>
              <w:jc w:val="right"/>
            </w:pPr>
            <w:r>
              <w:t>3,099</w:t>
            </w:r>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77777777" w:rsidR="00265584" w:rsidRDefault="00265584">
            <w:pPr>
              <w:jc w:val="right"/>
            </w:pPr>
            <w:r>
              <w:t>3,182</w:t>
            </w:r>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77777777" w:rsidR="00265584" w:rsidRDefault="00265584">
            <w:pPr>
              <w:jc w:val="right"/>
            </w:pPr>
            <w:r>
              <w:t>-82</w:t>
            </w:r>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77777777" w:rsidR="00265584" w:rsidRDefault="00265584">
            <w:pPr>
              <w:jc w:val="right"/>
            </w:pPr>
            <w:r>
              <w:t>-2.6%</w:t>
            </w:r>
          </w:p>
        </w:tc>
      </w:tr>
      <w:tr w:rsidR="00265584" w14:paraId="046427B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77777777" w:rsidR="00265584" w:rsidRDefault="00265584">
            <w:r>
              <w:t>Florida</w:t>
            </w:r>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77777777" w:rsidR="00265584" w:rsidRDefault="00265584">
            <w:pPr>
              <w:jc w:val="right"/>
            </w:pPr>
            <w:r>
              <w:t>42,055</w:t>
            </w:r>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77777777" w:rsidR="00265584" w:rsidRDefault="00265584">
            <w:pPr>
              <w:jc w:val="right"/>
            </w:pPr>
            <w:r>
              <w:t>43,173</w:t>
            </w:r>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77777777" w:rsidR="00265584" w:rsidRDefault="00265584">
            <w:pPr>
              <w:jc w:val="right"/>
            </w:pPr>
            <w:r>
              <w:t>-1,118</w:t>
            </w:r>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77777777" w:rsidR="00265584" w:rsidRDefault="00265584">
            <w:pPr>
              <w:jc w:val="right"/>
            </w:pPr>
            <w:r>
              <w:t>5,360</w:t>
            </w:r>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7777777" w:rsidR="00265584" w:rsidRDefault="00265584">
            <w:pPr>
              <w:jc w:val="right"/>
            </w:pPr>
            <w:r>
              <w:t>5,502</w:t>
            </w:r>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77777777" w:rsidR="00265584" w:rsidRDefault="00265584">
            <w:pPr>
              <w:jc w:val="right"/>
            </w:pPr>
            <w:r>
              <w:t>-142</w:t>
            </w:r>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77777777" w:rsidR="00265584" w:rsidRDefault="00265584">
            <w:pPr>
              <w:jc w:val="right"/>
            </w:pPr>
            <w:r>
              <w:t>-2.6%</w:t>
            </w:r>
          </w:p>
        </w:tc>
      </w:tr>
      <w:tr w:rsidR="00265584" w14:paraId="6F3146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7777777" w:rsidR="00265584" w:rsidRDefault="00265584">
            <w:r>
              <w:t>Nevada</w:t>
            </w:r>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77777777" w:rsidR="00265584" w:rsidRDefault="00265584">
            <w:pPr>
              <w:jc w:val="right"/>
            </w:pPr>
            <w:r>
              <w:t>7,170</w:t>
            </w:r>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77777777" w:rsidR="00265584" w:rsidRDefault="00265584">
            <w:pPr>
              <w:jc w:val="right"/>
            </w:pPr>
            <w:r>
              <w:t>7,174</w:t>
            </w:r>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77777777" w:rsidR="00265584" w:rsidRDefault="00265584">
            <w:pPr>
              <w:jc w:val="right"/>
            </w:pPr>
            <w:r>
              <w:t>-4</w:t>
            </w:r>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77777777" w:rsidR="00265584" w:rsidRDefault="00265584">
            <w:pPr>
              <w:jc w:val="right"/>
            </w:pPr>
            <w:r>
              <w:t>-0.1%</w:t>
            </w:r>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7777777" w:rsidR="00265584" w:rsidRDefault="00265584">
            <w:pPr>
              <w:jc w:val="right"/>
            </w:pPr>
            <w:r>
              <w:t>1,430</w:t>
            </w:r>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77777777" w:rsidR="00265584" w:rsidRDefault="00265584">
            <w:pPr>
              <w:jc w:val="right"/>
            </w:pPr>
            <w:r>
              <w:t>1,431</w:t>
            </w:r>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77777777" w:rsidR="00265584" w:rsidRDefault="00265584">
            <w:pPr>
              <w:jc w:val="right"/>
            </w:pPr>
            <w:r>
              <w:t>-1</w:t>
            </w:r>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77777777" w:rsidR="00265584" w:rsidRDefault="00265584">
            <w:pPr>
              <w:jc w:val="right"/>
            </w:pPr>
            <w:r>
              <w:t>-0.1%</w:t>
            </w:r>
          </w:p>
        </w:tc>
      </w:tr>
      <w:tr w:rsidR="00265584" w14:paraId="2050BEB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7777777" w:rsidR="00265584" w:rsidRDefault="00265584">
            <w:r>
              <w:t>Wyoming</w:t>
            </w:r>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77777777" w:rsidR="00265584" w:rsidRDefault="00265584">
            <w:pPr>
              <w:jc w:val="right"/>
            </w:pPr>
            <w:r>
              <w:t>1,482</w:t>
            </w:r>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77777777" w:rsidR="00265584" w:rsidRDefault="00265584">
            <w:pPr>
              <w:jc w:val="right"/>
            </w:pPr>
            <w:r>
              <w:t>1,461</w:t>
            </w:r>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77777777" w:rsidR="00265584" w:rsidRDefault="00265584">
            <w:pPr>
              <w:jc w:val="right"/>
            </w:pPr>
            <w:r>
              <w:t>22</w:t>
            </w:r>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77777777" w:rsidR="00265584" w:rsidRDefault="00265584">
            <w:pPr>
              <w:jc w:val="right"/>
            </w:pPr>
            <w:r>
              <w:t>144</w:t>
            </w:r>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77777777" w:rsidR="00265584" w:rsidRDefault="00265584">
            <w:pPr>
              <w:jc w:val="right"/>
            </w:pPr>
            <w:r>
              <w:t>141</w:t>
            </w:r>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77777777" w:rsidR="00265584" w:rsidRDefault="00265584">
            <w:pPr>
              <w:jc w:val="right"/>
            </w:pPr>
            <w:r>
              <w:t>2</w:t>
            </w:r>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77777777" w:rsidR="00265584" w:rsidRDefault="00265584">
            <w:pPr>
              <w:jc w:val="right"/>
            </w:pPr>
            <w:r>
              <w:t>1.5%</w:t>
            </w:r>
          </w:p>
        </w:tc>
      </w:tr>
      <w:tr w:rsidR="00265584" w14:paraId="5E39E68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7777777" w:rsidR="00265584" w:rsidRDefault="00265584">
            <w:r>
              <w:t>Minnesota</w:t>
            </w:r>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77777777" w:rsidR="00265584" w:rsidRDefault="00265584">
            <w:pPr>
              <w:jc w:val="right"/>
            </w:pPr>
            <w:r>
              <w:t>14,061</w:t>
            </w:r>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77777777" w:rsidR="00265584" w:rsidRDefault="00265584">
            <w:pPr>
              <w:jc w:val="right"/>
            </w:pPr>
            <w:r>
              <w:t>13,852</w:t>
            </w:r>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77777777" w:rsidR="00265584" w:rsidRDefault="00265584">
            <w:pPr>
              <w:jc w:val="right"/>
            </w:pPr>
            <w:r>
              <w:t>210</w:t>
            </w:r>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77777777" w:rsidR="00265584" w:rsidRDefault="00265584">
            <w:pPr>
              <w:jc w:val="right"/>
            </w:pPr>
            <w:r>
              <w:t>2,124</w:t>
            </w:r>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77777777" w:rsidR="00265584" w:rsidRDefault="00265584">
            <w:pPr>
              <w:jc w:val="right"/>
            </w:pPr>
            <w:r>
              <w:t>2,093</w:t>
            </w:r>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77777777" w:rsidR="00265584" w:rsidRDefault="00265584">
            <w:pPr>
              <w:jc w:val="right"/>
            </w:pPr>
            <w:r>
              <w:t>32</w:t>
            </w:r>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77777777" w:rsidR="00265584" w:rsidRDefault="00265584">
            <w:pPr>
              <w:jc w:val="right"/>
            </w:pPr>
            <w:r>
              <w:t>1.5%</w:t>
            </w:r>
          </w:p>
        </w:tc>
      </w:tr>
      <w:tr w:rsidR="00265584" w14:paraId="0300AB0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77777777" w:rsidR="00265584" w:rsidRDefault="00265584">
            <w:r>
              <w:t>Wisconsin</w:t>
            </w:r>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77777777" w:rsidR="00265584" w:rsidRDefault="00265584">
            <w:pPr>
              <w:jc w:val="right"/>
            </w:pPr>
            <w:r>
              <w:t>14,694</w:t>
            </w:r>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7777777" w:rsidR="00265584" w:rsidRDefault="00265584">
            <w:pPr>
              <w:jc w:val="right"/>
            </w:pPr>
            <w:r>
              <w:t>14,450</w:t>
            </w:r>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77777777" w:rsidR="00265584" w:rsidRDefault="00265584">
            <w:pPr>
              <w:jc w:val="right"/>
            </w:pPr>
            <w:r>
              <w:t>244</w:t>
            </w:r>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7777777" w:rsidR="00265584" w:rsidRDefault="00265584">
            <w:pPr>
              <w:jc w:val="right"/>
            </w:pPr>
            <w:r>
              <w:t>1.7%</w:t>
            </w:r>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77777777" w:rsidR="00265584" w:rsidRDefault="00265584">
            <w:pPr>
              <w:jc w:val="right"/>
            </w:pPr>
            <w:r>
              <w:t>2,154</w:t>
            </w:r>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77777777" w:rsidR="00265584" w:rsidRDefault="00265584">
            <w:pPr>
              <w:jc w:val="right"/>
            </w:pPr>
            <w:r>
              <w:t>2,118</w:t>
            </w:r>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77777777" w:rsidR="00265584" w:rsidRDefault="00265584">
            <w:pPr>
              <w:jc w:val="right"/>
            </w:pPr>
            <w:r>
              <w:t>36</w:t>
            </w:r>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77777777" w:rsidR="00265584" w:rsidRDefault="00265584">
            <w:pPr>
              <w:jc w:val="right"/>
            </w:pPr>
            <w:r>
              <w:t>1.7%</w:t>
            </w:r>
          </w:p>
        </w:tc>
      </w:tr>
      <w:tr w:rsidR="00265584" w14:paraId="4F702CD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77777777" w:rsidR="00265584" w:rsidRDefault="00265584">
            <w:r>
              <w:t>Idaho</w:t>
            </w:r>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77777777" w:rsidR="00265584" w:rsidRDefault="00265584">
            <w:pPr>
              <w:jc w:val="right"/>
            </w:pPr>
            <w:r>
              <w:t>4,724</w:t>
            </w:r>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77777777" w:rsidR="00265584" w:rsidRDefault="00265584">
            <w:pPr>
              <w:jc w:val="right"/>
            </w:pPr>
            <w:r>
              <w:t>4,629</w:t>
            </w:r>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77777777" w:rsidR="00265584" w:rsidRDefault="00265584">
            <w:pPr>
              <w:jc w:val="right"/>
            </w:pPr>
            <w:r>
              <w:t>96</w:t>
            </w:r>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77777777" w:rsidR="00265584" w:rsidRDefault="00265584">
            <w:pPr>
              <w:jc w:val="right"/>
            </w:pPr>
            <w:r>
              <w:t>2.1%</w:t>
            </w:r>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77777777" w:rsidR="00265584" w:rsidRDefault="00265584">
            <w:pPr>
              <w:jc w:val="right"/>
            </w:pPr>
            <w:r>
              <w:t>593</w:t>
            </w:r>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77777777" w:rsidR="00265584" w:rsidRDefault="00265584">
            <w:pPr>
              <w:jc w:val="right"/>
            </w:pPr>
            <w:r>
              <w:t>581</w:t>
            </w:r>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77777777" w:rsidR="00265584" w:rsidRDefault="00265584">
            <w:pPr>
              <w:jc w:val="right"/>
            </w:pPr>
            <w:r>
              <w:t>12</w:t>
            </w:r>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77777777" w:rsidR="00265584" w:rsidRDefault="00265584">
            <w:pPr>
              <w:jc w:val="right"/>
            </w:pPr>
            <w:r>
              <w:t>2.1%</w:t>
            </w:r>
          </w:p>
        </w:tc>
      </w:tr>
      <w:tr w:rsidR="00265584" w14:paraId="726F993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77777777" w:rsidR="00265584" w:rsidRDefault="00265584">
            <w:r>
              <w:t>North Dakota</w:t>
            </w:r>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77777777" w:rsidR="00265584" w:rsidRDefault="00265584">
            <w:pPr>
              <w:jc w:val="right"/>
            </w:pPr>
            <w:r>
              <w:t>1,652</w:t>
            </w:r>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77777777" w:rsidR="00265584" w:rsidRDefault="00265584">
            <w:pPr>
              <w:jc w:val="right"/>
            </w:pPr>
            <w:r>
              <w:t>1,617</w:t>
            </w:r>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77777777" w:rsidR="00265584" w:rsidRDefault="00265584">
            <w:pPr>
              <w:jc w:val="right"/>
            </w:pPr>
            <w:r>
              <w:t>36</w:t>
            </w:r>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77777777" w:rsidR="00265584" w:rsidRDefault="00265584">
            <w:pPr>
              <w:jc w:val="right"/>
            </w:pPr>
            <w:r>
              <w:t>2.2%</w:t>
            </w:r>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77777777" w:rsidR="00265584" w:rsidRDefault="00265584">
            <w:pPr>
              <w:jc w:val="right"/>
            </w:pPr>
            <w:r>
              <w:t>142</w:t>
            </w:r>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7777777" w:rsidR="00265584" w:rsidRDefault="00265584">
            <w:pPr>
              <w:jc w:val="right"/>
            </w:pPr>
            <w:r>
              <w:t>139</w:t>
            </w:r>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77777777" w:rsidR="00265584" w:rsidRDefault="00265584">
            <w:pPr>
              <w:jc w:val="right"/>
            </w:pPr>
            <w:r>
              <w:t>3</w:t>
            </w:r>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77777777" w:rsidR="00265584" w:rsidRDefault="00265584">
            <w:pPr>
              <w:jc w:val="right"/>
            </w:pPr>
            <w:r>
              <w:t>2.2%</w:t>
            </w:r>
          </w:p>
        </w:tc>
      </w:tr>
      <w:tr w:rsidR="00265584" w14:paraId="52E969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77777777" w:rsidR="00265584" w:rsidRDefault="00265584">
            <w:r>
              <w:t>Missouri</w:t>
            </w:r>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77777777" w:rsidR="00265584" w:rsidRDefault="00265584">
            <w:pPr>
              <w:jc w:val="right"/>
            </w:pPr>
            <w:r>
              <w:t>15,821</w:t>
            </w:r>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77777777" w:rsidR="00265584" w:rsidRDefault="00265584">
            <w:pPr>
              <w:jc w:val="right"/>
            </w:pPr>
            <w:r>
              <w:t>15,377</w:t>
            </w:r>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77777777" w:rsidR="00265584" w:rsidRDefault="00265584">
            <w:pPr>
              <w:jc w:val="right"/>
            </w:pPr>
            <w:r>
              <w:t>445</w:t>
            </w:r>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77777777" w:rsidR="00265584" w:rsidRDefault="00265584">
            <w:pPr>
              <w:jc w:val="right"/>
            </w:pPr>
            <w:r>
              <w:t>2.9%</w:t>
            </w:r>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77777777" w:rsidR="00265584" w:rsidRDefault="00265584">
            <w:pPr>
              <w:jc w:val="right"/>
            </w:pPr>
            <w:r>
              <w:t>1,898</w:t>
            </w:r>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77777777" w:rsidR="00265584" w:rsidRDefault="00265584">
            <w:pPr>
              <w:jc w:val="right"/>
            </w:pPr>
            <w:r>
              <w:t>1,845</w:t>
            </w:r>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77777777" w:rsidR="00265584" w:rsidRDefault="00265584">
            <w:pPr>
              <w:jc w:val="right"/>
            </w:pPr>
            <w:r>
              <w:t>53</w:t>
            </w:r>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77777777" w:rsidR="00265584" w:rsidRDefault="00265584">
            <w:pPr>
              <w:jc w:val="right"/>
            </w:pPr>
            <w:r>
              <w:t>2.9%</w:t>
            </w:r>
          </w:p>
        </w:tc>
      </w:tr>
      <w:tr w:rsidR="00265584" w14:paraId="67442E2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77777777" w:rsidR="00265584" w:rsidRDefault="00265584">
            <w:r>
              <w:t>Pennsylvania</w:t>
            </w:r>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77777777" w:rsidR="00265584" w:rsidRDefault="00265584">
            <w:pPr>
              <w:jc w:val="right"/>
            </w:pPr>
            <w:r>
              <w:t>31,619</w:t>
            </w:r>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77777777" w:rsidR="00265584" w:rsidRDefault="00265584">
            <w:pPr>
              <w:jc w:val="right"/>
            </w:pPr>
            <w:r>
              <w:t>30,120</w:t>
            </w:r>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77777777" w:rsidR="00265584" w:rsidRDefault="00265584">
            <w:pPr>
              <w:jc w:val="right"/>
            </w:pPr>
            <w:r>
              <w:t>1,499</w:t>
            </w:r>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77777777" w:rsidR="00265584" w:rsidRDefault="00265584">
            <w:pPr>
              <w:jc w:val="right"/>
            </w:pPr>
            <w:r>
              <w:t>5.0%</w:t>
            </w:r>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77777777" w:rsidR="00265584" w:rsidRDefault="00265584">
            <w:pPr>
              <w:jc w:val="right"/>
            </w:pPr>
            <w:r>
              <w:t>6,310</w:t>
            </w:r>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77777777" w:rsidR="00265584" w:rsidRDefault="00265584">
            <w:pPr>
              <w:jc w:val="right"/>
            </w:pPr>
            <w:r>
              <w:t>6,011</w:t>
            </w:r>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77777777" w:rsidR="00265584" w:rsidRDefault="00265584">
            <w:pPr>
              <w:jc w:val="right"/>
            </w:pPr>
            <w:r>
              <w:t>299</w:t>
            </w:r>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77777777" w:rsidR="00265584" w:rsidRDefault="00265584">
            <w:pPr>
              <w:jc w:val="right"/>
            </w:pPr>
            <w:r>
              <w:t>5.0%</w:t>
            </w:r>
          </w:p>
        </w:tc>
      </w:tr>
      <w:tr w:rsidR="00265584" w14:paraId="63C698F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7777777" w:rsidR="00265584" w:rsidRDefault="00265584">
            <w:r>
              <w:lastRenderedPageBreak/>
              <w:t>Rhode Island</w:t>
            </w:r>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77777777" w:rsidR="00265584" w:rsidRDefault="00265584">
            <w:pPr>
              <w:jc w:val="right"/>
            </w:pPr>
            <w:r>
              <w:t>2,679</w:t>
            </w:r>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77777777" w:rsidR="00265584" w:rsidRDefault="00265584">
            <w:pPr>
              <w:jc w:val="right"/>
            </w:pPr>
            <w:r>
              <w:t>2,416</w:t>
            </w:r>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77777777" w:rsidR="00265584" w:rsidRDefault="00265584">
            <w:pPr>
              <w:jc w:val="right"/>
            </w:pPr>
            <w:r>
              <w:t>263</w:t>
            </w:r>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7777777" w:rsidR="00265584" w:rsidRDefault="00265584">
            <w:pPr>
              <w:jc w:val="right"/>
            </w:pPr>
            <w:r>
              <w:t>10.9%</w:t>
            </w:r>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77777777" w:rsidR="00265584" w:rsidRDefault="00265584">
            <w:pPr>
              <w:jc w:val="right"/>
            </w:pPr>
            <w:r>
              <w:t>422</w:t>
            </w:r>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7777777" w:rsidR="00265584" w:rsidRDefault="00265584">
            <w:pPr>
              <w:jc w:val="right"/>
            </w:pPr>
            <w:r>
              <w:t>380</w:t>
            </w:r>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77777777" w:rsidR="00265584" w:rsidRDefault="00265584">
            <w:pPr>
              <w:jc w:val="right"/>
            </w:pPr>
            <w:r>
              <w:t>41</w:t>
            </w:r>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77777777" w:rsidR="00265584" w:rsidRDefault="00265584">
            <w:pPr>
              <w:jc w:val="right"/>
            </w:pPr>
            <w:r>
              <w:t>10.9%</w:t>
            </w:r>
          </w:p>
        </w:tc>
      </w:tr>
      <w:tr w:rsidR="00265584" w14:paraId="1290130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77777777" w:rsidR="00265584" w:rsidRDefault="00265584">
            <w:r>
              <w:t>Mississippi</w:t>
            </w:r>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77777777" w:rsidR="00265584" w:rsidRDefault="00265584">
            <w:pPr>
              <w:jc w:val="right"/>
            </w:pPr>
            <w:r>
              <w:t>9,101</w:t>
            </w:r>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77777777" w:rsidR="00265584" w:rsidRDefault="00265584">
            <w:pPr>
              <w:jc w:val="right"/>
            </w:pPr>
            <w:r>
              <w:t>8,151</w:t>
            </w:r>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77777777" w:rsidR="00265584" w:rsidRDefault="00265584">
            <w:pPr>
              <w:jc w:val="right"/>
            </w:pPr>
            <w:r>
              <w:t>951</w:t>
            </w:r>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77777777" w:rsidR="00265584" w:rsidRDefault="00265584">
            <w:pPr>
              <w:jc w:val="right"/>
            </w:pPr>
            <w:r>
              <w:t>11.7%</w:t>
            </w:r>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77777777" w:rsidR="00265584" w:rsidRDefault="00265584">
            <w:pPr>
              <w:jc w:val="right"/>
            </w:pPr>
            <w:r>
              <w:t>929</w:t>
            </w:r>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7777777" w:rsidR="00265584" w:rsidRDefault="00265584">
            <w:pPr>
              <w:jc w:val="right"/>
            </w:pPr>
            <w:r>
              <w:t>832</w:t>
            </w:r>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77777777" w:rsidR="00265584" w:rsidRDefault="00265584">
            <w:pPr>
              <w:jc w:val="right"/>
            </w:pPr>
            <w:r>
              <w:t>97</w:t>
            </w:r>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7777777" w:rsidR="00265584" w:rsidRDefault="00265584">
            <w:pPr>
              <w:jc w:val="right"/>
            </w:pPr>
            <w:r>
              <w:t>11.7%</w:t>
            </w:r>
          </w:p>
        </w:tc>
      </w:tr>
      <w:tr w:rsidR="00265584" w14:paraId="5B12017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77777777" w:rsidR="00265584" w:rsidRDefault="00265584">
            <w:r>
              <w:t>New York</w:t>
            </w:r>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77777777" w:rsidR="00265584" w:rsidRDefault="00265584">
            <w:pPr>
              <w:jc w:val="right"/>
            </w:pPr>
            <w:r>
              <w:t>53,600</w:t>
            </w:r>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77777777" w:rsidR="00265584" w:rsidRDefault="00265584">
            <w:pPr>
              <w:jc w:val="right"/>
            </w:pPr>
            <w:r>
              <w:t>46,655</w:t>
            </w:r>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77777777" w:rsidR="00265584" w:rsidRDefault="00265584">
            <w:pPr>
              <w:jc w:val="right"/>
            </w:pPr>
            <w:r>
              <w:t>6,945</w:t>
            </w:r>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77777777" w:rsidR="00265584" w:rsidRDefault="00265584">
            <w:pPr>
              <w:jc w:val="right"/>
            </w:pPr>
            <w:r>
              <w:t>14.9%</w:t>
            </w:r>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7777777" w:rsidR="00265584" w:rsidRDefault="00265584">
            <w:pPr>
              <w:jc w:val="right"/>
            </w:pPr>
            <w:r>
              <w:t>13,504</w:t>
            </w:r>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77777777" w:rsidR="00265584" w:rsidRDefault="00265584">
            <w:pPr>
              <w:jc w:val="right"/>
            </w:pPr>
            <w:r>
              <w:t>11,754</w:t>
            </w:r>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77777777" w:rsidR="00265584" w:rsidRDefault="00265584">
            <w:pPr>
              <w:jc w:val="right"/>
            </w:pPr>
            <w:r>
              <w:t>1,750</w:t>
            </w:r>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77777777" w:rsidR="00265584" w:rsidRDefault="00265584">
            <w:pPr>
              <w:jc w:val="right"/>
            </w:pPr>
            <w:r>
              <w:t>14.9%</w:t>
            </w:r>
          </w:p>
        </w:tc>
      </w:tr>
      <w:tr w:rsidR="00265584" w14:paraId="4ABF71D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77777777" w:rsidR="00265584" w:rsidRDefault="00265584">
            <w:r>
              <w:t>Ohio</w:t>
            </w:r>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77777777" w:rsidR="00265584" w:rsidRDefault="00265584">
            <w:pPr>
              <w:jc w:val="right"/>
            </w:pPr>
            <w:r>
              <w:t>36,060</w:t>
            </w:r>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7777777" w:rsidR="00265584" w:rsidRDefault="00265584">
            <w:pPr>
              <w:jc w:val="right"/>
            </w:pPr>
            <w:r>
              <w:t>29,458</w:t>
            </w:r>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7777777" w:rsidR="00265584" w:rsidRDefault="00265584">
            <w:pPr>
              <w:jc w:val="right"/>
            </w:pPr>
            <w:r>
              <w:t>6,602</w:t>
            </w:r>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77777777" w:rsidR="00265584" w:rsidRDefault="00265584">
            <w:pPr>
              <w:jc w:val="right"/>
            </w:pPr>
            <w:r>
              <w:t>6,165</w:t>
            </w:r>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77777777" w:rsidR="00265584" w:rsidRDefault="00265584">
            <w:pPr>
              <w:jc w:val="right"/>
            </w:pPr>
            <w:r>
              <w:t>5,036</w:t>
            </w:r>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7777777" w:rsidR="00265584" w:rsidRDefault="00265584">
            <w:pPr>
              <w:jc w:val="right"/>
            </w:pPr>
            <w:r>
              <w:t>1,129</w:t>
            </w:r>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77777777" w:rsidR="00265584" w:rsidRDefault="00265584">
            <w:pPr>
              <w:jc w:val="right"/>
            </w:pPr>
            <w:r>
              <w:t>22.4%</w:t>
            </w:r>
          </w:p>
        </w:tc>
      </w:tr>
      <w:tr w:rsidR="00265584" w14:paraId="3851713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77777777" w:rsidR="00265584" w:rsidRDefault="00265584">
            <w:r>
              <w:t>Indiana</w:t>
            </w:r>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77777777" w:rsidR="00265584" w:rsidRDefault="00265584">
            <w:pPr>
              <w:jc w:val="right"/>
            </w:pPr>
            <w:r>
              <w:t>21,263</w:t>
            </w:r>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77777777" w:rsidR="00265584" w:rsidRDefault="00265584">
            <w:pPr>
              <w:jc w:val="right"/>
            </w:pPr>
            <w:r>
              <w:t>17,350</w:t>
            </w:r>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77777777" w:rsidR="00265584" w:rsidRDefault="00265584">
            <w:pPr>
              <w:jc w:val="right"/>
            </w:pPr>
            <w:r>
              <w:t>3,913</w:t>
            </w:r>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77777777" w:rsidR="00265584" w:rsidRDefault="00265584">
            <w:pPr>
              <w:jc w:val="right"/>
            </w:pPr>
            <w:r>
              <w:t>3,852</w:t>
            </w:r>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77777777" w:rsidR="00265584" w:rsidRDefault="00265584">
            <w:pPr>
              <w:jc w:val="right"/>
            </w:pPr>
            <w:r>
              <w:t>3,143</w:t>
            </w:r>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77777777" w:rsidR="00265584" w:rsidRDefault="00265584">
            <w:pPr>
              <w:jc w:val="right"/>
            </w:pPr>
            <w:r>
              <w:t>709</w:t>
            </w:r>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77777777" w:rsidR="00265584" w:rsidRDefault="00265584">
            <w:pPr>
              <w:jc w:val="right"/>
            </w:pPr>
            <w:r>
              <w:t>22.6%</w:t>
            </w:r>
          </w:p>
        </w:tc>
      </w:tr>
      <w:tr w:rsidR="00265584" w14:paraId="4ECD624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77777777" w:rsidR="00265584" w:rsidRDefault="00265584">
            <w:r>
              <w:t>Arizona</w:t>
            </w:r>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77777777" w:rsidR="00265584" w:rsidRDefault="00265584">
            <w:pPr>
              <w:jc w:val="right"/>
            </w:pPr>
            <w:r>
              <w:t>21,538</w:t>
            </w:r>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77777777" w:rsidR="00265584" w:rsidRDefault="00265584">
            <w:pPr>
              <w:jc w:val="right"/>
            </w:pPr>
            <w:r>
              <w:t>17,573</w:t>
            </w:r>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77777777" w:rsidR="00265584" w:rsidRDefault="00265584">
            <w:pPr>
              <w:jc w:val="right"/>
            </w:pPr>
            <w:r>
              <w:t>3,965</w:t>
            </w:r>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77777777" w:rsidR="00265584" w:rsidRDefault="00265584">
            <w:pPr>
              <w:jc w:val="right"/>
            </w:pPr>
            <w:r>
              <w:t>4,623</w:t>
            </w:r>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77777777" w:rsidR="00265584" w:rsidRDefault="00265584">
            <w:pPr>
              <w:jc w:val="right"/>
            </w:pPr>
            <w:r>
              <w:t>3,772</w:t>
            </w:r>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77777777" w:rsidR="00265584" w:rsidRDefault="00265584">
            <w:pPr>
              <w:jc w:val="right"/>
            </w:pPr>
            <w:r>
              <w:t>851</w:t>
            </w:r>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77777777" w:rsidR="00265584" w:rsidRDefault="00265584">
            <w:pPr>
              <w:jc w:val="right"/>
            </w:pPr>
            <w:r>
              <w:t>22.6%</w:t>
            </w:r>
          </w:p>
        </w:tc>
      </w:tr>
      <w:tr w:rsidR="00265584" w14:paraId="3E713D0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77777777" w:rsidR="00265584" w:rsidRDefault="00265584">
            <w:r>
              <w:t>D.C.</w:t>
            </w:r>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77777777" w:rsidR="00265584" w:rsidRDefault="00265584">
            <w:pPr>
              <w:jc w:val="right"/>
            </w:pPr>
            <w:r>
              <w:t>1,433</w:t>
            </w:r>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77777777" w:rsidR="00265584" w:rsidRDefault="00265584">
            <w:pPr>
              <w:jc w:val="right"/>
            </w:pPr>
            <w:r>
              <w:t>1,088</w:t>
            </w:r>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77777777" w:rsidR="00265584" w:rsidRDefault="00265584">
            <w:pPr>
              <w:jc w:val="right"/>
            </w:pPr>
            <w:r>
              <w:t>346</w:t>
            </w:r>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77777777" w:rsidR="00265584" w:rsidRDefault="00265584">
            <w:pPr>
              <w:jc w:val="right"/>
            </w:pPr>
            <w:r>
              <w:t>31.8%</w:t>
            </w:r>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77777777" w:rsidR="00265584" w:rsidRDefault="00265584">
            <w:pPr>
              <w:jc w:val="right"/>
            </w:pPr>
            <w:r>
              <w:t>386</w:t>
            </w:r>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77777777" w:rsidR="00265584" w:rsidRDefault="00265584">
            <w:pPr>
              <w:jc w:val="right"/>
            </w:pPr>
            <w:r>
              <w:t>293</w:t>
            </w:r>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77777777" w:rsidR="00265584" w:rsidRDefault="00265584">
            <w:pPr>
              <w:jc w:val="right"/>
            </w:pPr>
            <w:r>
              <w:t>93</w:t>
            </w:r>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7777777" w:rsidR="00265584" w:rsidRDefault="00265584">
            <w:pPr>
              <w:jc w:val="right"/>
            </w:pPr>
            <w:r>
              <w:t>31.8%</w:t>
            </w:r>
          </w:p>
        </w:tc>
      </w:tr>
      <w:tr w:rsidR="00265584" w14:paraId="00BA340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77777777" w:rsidR="00265584" w:rsidRDefault="00265584">
            <w:r>
              <w:t>Texas</w:t>
            </w:r>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7777777" w:rsidR="00265584" w:rsidRDefault="00265584">
            <w:pPr>
              <w:jc w:val="right"/>
            </w:pPr>
            <w:r>
              <w:t>99,084</w:t>
            </w:r>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77777777" w:rsidR="00265584" w:rsidRDefault="00265584">
            <w:pPr>
              <w:jc w:val="right"/>
            </w:pPr>
            <w:r>
              <w:t>74,065</w:t>
            </w:r>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77777777" w:rsidR="00265584" w:rsidRDefault="00265584">
            <w:pPr>
              <w:jc w:val="right"/>
            </w:pPr>
            <w:r>
              <w:t>25,019</w:t>
            </w:r>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77777777" w:rsidR="00265584" w:rsidRDefault="00265584">
            <w:pPr>
              <w:jc w:val="right"/>
            </w:pPr>
            <w:r>
              <w:t>33.8%</w:t>
            </w:r>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77777777" w:rsidR="00265584" w:rsidRDefault="00265584">
            <w:pPr>
              <w:jc w:val="right"/>
            </w:pPr>
            <w:r>
              <w:t>14,316</w:t>
            </w:r>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777777" w:rsidR="00265584" w:rsidRDefault="00265584">
            <w:pPr>
              <w:jc w:val="right"/>
            </w:pPr>
            <w:r>
              <w:t>10,701</w:t>
            </w:r>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77777777" w:rsidR="00265584" w:rsidRDefault="00265584">
            <w:pPr>
              <w:jc w:val="right"/>
            </w:pPr>
            <w:r>
              <w:t>3,615</w:t>
            </w:r>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777777" w:rsidR="00265584" w:rsidRDefault="00265584">
            <w:pPr>
              <w:jc w:val="right"/>
            </w:pPr>
            <w:r>
              <w:t>33.8%</w:t>
            </w:r>
          </w:p>
        </w:tc>
      </w:tr>
    </w:tbl>
    <w:p w14:paraId="026B6A35" w14:textId="77777777" w:rsidR="00265584" w:rsidRDefault="00265584" w:rsidP="00265584">
      <w:pPr>
        <w:rPr>
          <w:b/>
          <w:bCs/>
        </w:rPr>
      </w:pPr>
    </w:p>
    <w:p w14:paraId="6DD62F6C" w14:textId="77777777" w:rsidR="00265584" w:rsidRDefault="00265584" w:rsidP="00265584">
      <w:pPr>
        <w:pStyle w:val="ListParagraph"/>
        <w:numPr>
          <w:ilvl w:val="0"/>
          <w:numId w:val="13"/>
        </w:numPr>
        <w:spacing w:line="256" w:lineRule="auto"/>
        <w:rPr>
          <w:b/>
          <w:bCs/>
        </w:rPr>
      </w:pPr>
      <w:r>
        <w:rPr>
          <w:b/>
          <w:bCs/>
        </w:rPr>
        <w:t>Childhood asthma survey summary</w:t>
      </w:r>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14:paraId="2CF7CA9E" w14:textId="77777777" w:rsidTr="00265584">
        <w:tc>
          <w:tcPr>
            <w:tcW w:w="1584" w:type="pct"/>
            <w:tcBorders>
              <w:top w:val="single" w:sz="4" w:space="0" w:color="auto"/>
              <w:left w:val="single" w:sz="4" w:space="0" w:color="auto"/>
              <w:bottom w:val="single" w:sz="4" w:space="0" w:color="auto"/>
              <w:right w:val="single" w:sz="4" w:space="0" w:color="auto"/>
            </w:tcBorders>
          </w:tcPr>
          <w:p w14:paraId="4CE6221A" w14:textId="77777777" w:rsidR="00265584" w:rsidRDefault="00265584">
            <w:pPr>
              <w:rPr>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77777777" w:rsidR="00265584" w:rsidRDefault="00265584">
            <w:pPr>
              <w:jc w:val="center"/>
              <w:rPr>
                <w:b/>
                <w:bCs/>
              </w:rPr>
            </w:pPr>
            <w:r>
              <w:rPr>
                <w:b/>
                <w:bCs/>
              </w:rPr>
              <w:t>2006</w:t>
            </w:r>
          </w:p>
        </w:tc>
        <w:tc>
          <w:tcPr>
            <w:tcW w:w="683" w:type="pct"/>
            <w:tcBorders>
              <w:top w:val="single" w:sz="4" w:space="0" w:color="auto"/>
              <w:left w:val="single" w:sz="4" w:space="0" w:color="auto"/>
              <w:bottom w:val="single" w:sz="4" w:space="0" w:color="auto"/>
              <w:right w:val="single" w:sz="4" w:space="0" w:color="auto"/>
            </w:tcBorders>
            <w:hideMark/>
          </w:tcPr>
          <w:p w14:paraId="141DC281" w14:textId="77777777" w:rsidR="00265584" w:rsidRDefault="00265584">
            <w:pPr>
              <w:jc w:val="center"/>
              <w:rPr>
                <w:b/>
                <w:bCs/>
              </w:rPr>
            </w:pPr>
            <w:r>
              <w:rPr>
                <w:b/>
                <w:bCs/>
              </w:rPr>
              <w:t>2007</w:t>
            </w:r>
          </w:p>
        </w:tc>
        <w:tc>
          <w:tcPr>
            <w:tcW w:w="683" w:type="pct"/>
            <w:tcBorders>
              <w:top w:val="single" w:sz="4" w:space="0" w:color="auto"/>
              <w:left w:val="single" w:sz="4" w:space="0" w:color="auto"/>
              <w:bottom w:val="single" w:sz="4" w:space="0" w:color="auto"/>
              <w:right w:val="single" w:sz="4" w:space="0" w:color="auto"/>
            </w:tcBorders>
            <w:hideMark/>
          </w:tcPr>
          <w:p w14:paraId="54BB7AB2" w14:textId="77777777" w:rsidR="00265584" w:rsidRDefault="00265584">
            <w:pPr>
              <w:jc w:val="center"/>
              <w:rPr>
                <w:b/>
                <w:bCs/>
              </w:rPr>
            </w:pPr>
            <w:r>
              <w:rPr>
                <w:b/>
                <w:bCs/>
              </w:rPr>
              <w:t>2008</w:t>
            </w:r>
          </w:p>
        </w:tc>
        <w:tc>
          <w:tcPr>
            <w:tcW w:w="683" w:type="pct"/>
            <w:tcBorders>
              <w:top w:val="single" w:sz="4" w:space="0" w:color="auto"/>
              <w:left w:val="single" w:sz="4" w:space="0" w:color="auto"/>
              <w:bottom w:val="single" w:sz="4" w:space="0" w:color="auto"/>
              <w:right w:val="single" w:sz="4" w:space="0" w:color="auto"/>
            </w:tcBorders>
            <w:hideMark/>
          </w:tcPr>
          <w:p w14:paraId="375EE278" w14:textId="77777777" w:rsidR="00265584" w:rsidRDefault="00265584">
            <w:pPr>
              <w:jc w:val="center"/>
              <w:rPr>
                <w:b/>
                <w:bCs/>
              </w:rPr>
            </w:pPr>
            <w:r>
              <w:rPr>
                <w:b/>
                <w:bCs/>
              </w:rPr>
              <w:t>2009</w:t>
            </w:r>
          </w:p>
        </w:tc>
        <w:tc>
          <w:tcPr>
            <w:tcW w:w="683" w:type="pct"/>
            <w:tcBorders>
              <w:top w:val="single" w:sz="4" w:space="0" w:color="auto"/>
              <w:left w:val="single" w:sz="4" w:space="0" w:color="auto"/>
              <w:bottom w:val="single" w:sz="4" w:space="0" w:color="auto"/>
              <w:right w:val="single" w:sz="4" w:space="0" w:color="auto"/>
            </w:tcBorders>
            <w:hideMark/>
          </w:tcPr>
          <w:p w14:paraId="4E22ED56" w14:textId="77777777" w:rsidR="00265584" w:rsidRDefault="00265584">
            <w:pPr>
              <w:jc w:val="center"/>
              <w:rPr>
                <w:b/>
                <w:bCs/>
              </w:rPr>
            </w:pPr>
            <w:r>
              <w:rPr>
                <w:b/>
                <w:bCs/>
              </w:rPr>
              <w:t>2010</w:t>
            </w:r>
          </w:p>
        </w:tc>
      </w:tr>
      <w:tr w:rsidR="00265584" w14:paraId="1076DEE6"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924E917" w14:textId="77777777" w:rsidR="00265584" w:rsidRDefault="00265584">
            <w:r>
              <w:rPr>
                <w:b/>
                <w:bCs/>
              </w:rPr>
              <w:t>BRFSS sample</w:t>
            </w:r>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77777777" w:rsidR="00265584" w:rsidRDefault="00265584">
            <w:pPr>
              <w:rPr>
                <w:b/>
                <w:bCs/>
              </w:rPr>
            </w:pPr>
            <w:r>
              <w:rPr>
                <w:rFonts w:ascii="Calibri" w:hAnsi="Calibri" w:cs="Calibri"/>
                <w:color w:val="000000"/>
              </w:rPr>
              <w:t>55,094</w:t>
            </w:r>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77777777" w:rsidR="00265584" w:rsidRDefault="00265584">
            <w:pPr>
              <w:rPr>
                <w:b/>
                <w:bCs/>
              </w:rPr>
            </w:pPr>
            <w:r>
              <w:rPr>
                <w:rFonts w:ascii="Calibri" w:hAnsi="Calibri" w:cs="Calibri"/>
                <w:color w:val="000000"/>
              </w:rPr>
              <w:t>59,487</w:t>
            </w:r>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77777777" w:rsidR="00265584" w:rsidRDefault="00265584">
            <w:pPr>
              <w:rPr>
                <w:b/>
                <w:bCs/>
              </w:rPr>
            </w:pPr>
            <w:r>
              <w:rPr>
                <w:rFonts w:ascii="Calibri" w:hAnsi="Calibri" w:cs="Calibri"/>
                <w:color w:val="000000"/>
              </w:rPr>
              <w:t>61,862</w:t>
            </w:r>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77777777" w:rsidR="00265584" w:rsidRDefault="00265584">
            <w:pPr>
              <w:rPr>
                <w:b/>
                <w:bCs/>
              </w:rPr>
            </w:pPr>
            <w:r>
              <w:rPr>
                <w:rFonts w:ascii="Calibri" w:hAnsi="Calibri" w:cs="Calibri"/>
                <w:color w:val="000000"/>
              </w:rPr>
              <w:t>59,821</w:t>
            </w:r>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7777777" w:rsidR="00265584" w:rsidRDefault="00265584">
            <w:pPr>
              <w:rPr>
                <w:b/>
                <w:bCs/>
              </w:rPr>
            </w:pPr>
            <w:r>
              <w:rPr>
                <w:rFonts w:ascii="Calibri" w:hAnsi="Calibri" w:cs="Calibri"/>
                <w:color w:val="000000"/>
              </w:rPr>
              <w:t>57,200</w:t>
            </w:r>
          </w:p>
        </w:tc>
      </w:tr>
      <w:tr w:rsidR="00265584" w14:paraId="15A620A7"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B51C890" w14:textId="77777777" w:rsidR="00265584" w:rsidRDefault="00265584">
            <w:pPr>
              <w:rPr>
                <w:b/>
                <w:bCs/>
              </w:rPr>
            </w:pPr>
            <w:r>
              <w:rPr>
                <w:b/>
                <w:bCs/>
              </w:rPr>
              <w:t>Ever asthma (BRFSS)</w:t>
            </w:r>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77777777" w:rsidR="00265584" w:rsidRDefault="00265584">
            <w:pPr>
              <w:rPr>
                <w:b/>
                <w:bCs/>
              </w:rPr>
            </w:pPr>
            <w:r>
              <w:rPr>
                <w:rFonts w:ascii="Calibri" w:hAnsi="Calibri" w:cs="Calibri"/>
                <w:color w:val="000000"/>
              </w:rPr>
              <w:t>7,168</w:t>
            </w:r>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77777777" w:rsidR="00265584" w:rsidRDefault="00265584">
            <w:pPr>
              <w:rPr>
                <w:b/>
                <w:bCs/>
              </w:rPr>
            </w:pPr>
            <w:r>
              <w:rPr>
                <w:rFonts w:ascii="Calibri" w:hAnsi="Calibri" w:cs="Calibri"/>
                <w:color w:val="000000"/>
              </w:rPr>
              <w:t>7,971</w:t>
            </w:r>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77777777" w:rsidR="00265584" w:rsidRDefault="00265584">
            <w:pPr>
              <w:rPr>
                <w:b/>
                <w:bCs/>
              </w:rPr>
            </w:pPr>
            <w:r>
              <w:rPr>
                <w:rFonts w:ascii="Calibri" w:hAnsi="Calibri" w:cs="Calibri"/>
                <w:color w:val="000000"/>
              </w:rPr>
              <w:t>8,255</w:t>
            </w:r>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77777777" w:rsidR="00265584" w:rsidRDefault="00265584">
            <w:pPr>
              <w:rPr>
                <w:b/>
                <w:bCs/>
              </w:rPr>
            </w:pPr>
            <w:r>
              <w:rPr>
                <w:rFonts w:ascii="Calibri" w:hAnsi="Calibri" w:cs="Calibri"/>
                <w:color w:val="000000"/>
              </w:rPr>
              <w:t>8,126</w:t>
            </w:r>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77777777" w:rsidR="00265584" w:rsidRDefault="00265584">
            <w:pPr>
              <w:rPr>
                <w:b/>
                <w:bCs/>
              </w:rPr>
            </w:pPr>
            <w:r>
              <w:rPr>
                <w:rFonts w:ascii="Calibri" w:hAnsi="Calibri" w:cs="Calibri"/>
                <w:color w:val="000000"/>
              </w:rPr>
              <w:t>7,483</w:t>
            </w:r>
          </w:p>
        </w:tc>
      </w:tr>
      <w:tr w:rsidR="00265584" w14:paraId="0AF1087E"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213F56A0" w14:textId="77777777" w:rsidR="00265584" w:rsidRDefault="00265584">
            <w:pPr>
              <w:rPr>
                <w:b/>
                <w:bCs/>
              </w:rPr>
            </w:pPr>
            <w:r>
              <w:rPr>
                <w:b/>
                <w:bCs/>
              </w:rPr>
              <w:t>ACBS Sample</w:t>
            </w:r>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77777777" w:rsidR="00265584" w:rsidRDefault="00265584">
            <w:pPr>
              <w:rPr>
                <w:rFonts w:ascii="Calibri" w:hAnsi="Calibri" w:cs="Calibri"/>
                <w:color w:val="000000"/>
              </w:rPr>
            </w:pPr>
          </w:p>
        </w:tc>
      </w:tr>
      <w:tr w:rsidR="00265584" w14:paraId="5E57107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5BDF8E42" w14:textId="77777777" w:rsidR="00265584" w:rsidRDefault="00265584">
            <w:r>
              <w:rPr>
                <w:b/>
                <w:bCs/>
              </w:rPr>
              <w:t>Incident case</w:t>
            </w:r>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77777777" w:rsidR="00265584" w:rsidRDefault="00265584">
            <w:pPr>
              <w:rPr>
                <w:b/>
                <w:bCs/>
              </w:rPr>
            </w:pPr>
            <w:r>
              <w:rPr>
                <w:rFonts w:ascii="Calibri" w:hAnsi="Calibri" w:cs="Calibri"/>
                <w:color w:val="000000"/>
              </w:rPr>
              <w:t>154</w:t>
            </w:r>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7777777" w:rsidR="00265584" w:rsidRDefault="00265584">
            <w:pPr>
              <w:rPr>
                <w:b/>
                <w:bCs/>
              </w:rPr>
            </w:pPr>
            <w:r>
              <w:rPr>
                <w:rFonts w:ascii="Calibri" w:hAnsi="Calibri" w:cs="Calibri"/>
                <w:color w:val="000000"/>
              </w:rPr>
              <w:t>173</w:t>
            </w:r>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77777777" w:rsidR="00265584" w:rsidRDefault="00265584">
            <w:pPr>
              <w:rPr>
                <w:b/>
                <w:bCs/>
              </w:rPr>
            </w:pPr>
            <w:r>
              <w:rPr>
                <w:rFonts w:ascii="Calibri" w:hAnsi="Calibri" w:cs="Calibri"/>
                <w:color w:val="000000"/>
              </w:rPr>
              <w:t>169</w:t>
            </w:r>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77777777" w:rsidR="00265584" w:rsidRDefault="00265584">
            <w:pPr>
              <w:rPr>
                <w:b/>
                <w:bCs/>
              </w:rPr>
            </w:pPr>
            <w:r>
              <w:rPr>
                <w:rFonts w:ascii="Calibri" w:hAnsi="Calibri" w:cs="Calibri"/>
                <w:color w:val="000000"/>
              </w:rPr>
              <w:t>153</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77777777" w:rsidR="00265584" w:rsidRDefault="00265584">
            <w:pPr>
              <w:rPr>
                <w:b/>
                <w:bCs/>
              </w:rPr>
            </w:pPr>
            <w:r>
              <w:rPr>
                <w:rFonts w:ascii="Calibri" w:hAnsi="Calibri" w:cs="Calibri"/>
                <w:color w:val="000000"/>
              </w:rPr>
              <w:t>160</w:t>
            </w:r>
          </w:p>
        </w:tc>
      </w:tr>
      <w:tr w:rsidR="00265584" w14:paraId="23477B80"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4D1ED967" w14:textId="77777777" w:rsidR="00265584" w:rsidRDefault="00265584">
            <w:pPr>
              <w:tabs>
                <w:tab w:val="left" w:pos="840"/>
              </w:tabs>
              <w:rPr>
                <w:b/>
                <w:bCs/>
              </w:rPr>
            </w:pPr>
            <w:r>
              <w:rPr>
                <w:b/>
                <w:bCs/>
              </w:rPr>
              <w:t>At-risk</w:t>
            </w:r>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77777777" w:rsidR="00265584" w:rsidRDefault="00265584">
            <w:pPr>
              <w:rPr>
                <w:b/>
                <w:bCs/>
              </w:rPr>
            </w:pPr>
            <w:r>
              <w:rPr>
                <w:rFonts w:ascii="Calibri" w:hAnsi="Calibri" w:cs="Calibri"/>
                <w:color w:val="000000"/>
              </w:rPr>
              <w:t>48,080</w:t>
            </w:r>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77777777" w:rsidR="00265584" w:rsidRDefault="00265584">
            <w:pPr>
              <w:rPr>
                <w:b/>
                <w:bCs/>
              </w:rPr>
            </w:pPr>
            <w:r>
              <w:rPr>
                <w:rFonts w:ascii="Calibri" w:hAnsi="Calibri" w:cs="Calibri"/>
                <w:color w:val="000000"/>
              </w:rPr>
              <w:t>51,689</w:t>
            </w:r>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77777777" w:rsidR="00265584" w:rsidRDefault="00265584">
            <w:pPr>
              <w:rPr>
                <w:b/>
                <w:bCs/>
              </w:rPr>
            </w:pPr>
            <w:r>
              <w:rPr>
                <w:rFonts w:ascii="Calibri" w:hAnsi="Calibri" w:cs="Calibri"/>
                <w:color w:val="000000"/>
              </w:rPr>
              <w:t>53,776</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77777777" w:rsidR="00265584" w:rsidRDefault="00265584">
            <w:pPr>
              <w:rPr>
                <w:b/>
                <w:bCs/>
              </w:rPr>
            </w:pPr>
            <w:r>
              <w:rPr>
                <w:rFonts w:ascii="Calibri" w:hAnsi="Calibri" w:cs="Calibri"/>
                <w:color w:val="000000"/>
              </w:rPr>
              <w:t>51,848</w:t>
            </w:r>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77777777" w:rsidR="00265584" w:rsidRDefault="00265584">
            <w:pPr>
              <w:rPr>
                <w:b/>
                <w:bCs/>
              </w:rPr>
            </w:pPr>
            <w:r>
              <w:rPr>
                <w:rFonts w:ascii="Calibri" w:hAnsi="Calibri" w:cs="Calibri"/>
                <w:color w:val="000000"/>
              </w:rPr>
              <w:t>49,877</w:t>
            </w:r>
          </w:p>
        </w:tc>
      </w:tr>
      <w:tr w:rsidR="00265584" w14:paraId="2997566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0859AAE8" w14:textId="77777777" w:rsidR="00265584" w:rsidRDefault="00265584">
            <w:pPr>
              <w:tabs>
                <w:tab w:val="left" w:pos="840"/>
              </w:tabs>
              <w:rPr>
                <w:b/>
                <w:bCs/>
              </w:rPr>
            </w:pPr>
            <w:r>
              <w:rPr>
                <w:b/>
                <w:bCs/>
              </w:rPr>
              <w:t>Number of States</w:t>
            </w:r>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77777777" w:rsidR="00265584" w:rsidRDefault="00265584">
            <w:pPr>
              <w:rPr>
                <w:rFonts w:ascii="Calibri" w:hAnsi="Calibri" w:cs="Calibri"/>
                <w:color w:val="000000"/>
              </w:rPr>
            </w:pPr>
          </w:p>
        </w:tc>
      </w:tr>
    </w:tbl>
    <w:p w14:paraId="2DD9A68C" w14:textId="77777777" w:rsidR="00265584" w:rsidRDefault="00265584" w:rsidP="00265584">
      <w:pPr>
        <w:rPr>
          <w:b/>
          <w:bCs/>
        </w:rPr>
      </w:pPr>
    </w:p>
    <w:p w14:paraId="11D72480" w14:textId="77777777" w:rsidR="00265584" w:rsidRDefault="00265584" w:rsidP="00265584">
      <w:pPr>
        <w:pStyle w:val="ListParagraph"/>
        <w:numPr>
          <w:ilvl w:val="0"/>
          <w:numId w:val="13"/>
        </w:numPr>
        <w:spacing w:line="256" w:lineRule="auto"/>
        <w:rPr>
          <w:b/>
          <w:bCs/>
        </w:rPr>
      </w:pPr>
      <w:r>
        <w:rPr>
          <w:b/>
          <w:bCs/>
        </w:rPr>
        <w:t>Childhood asthma survey weighted summary</w:t>
      </w:r>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14:paraId="318F2A26" w14:textId="77777777" w:rsidTr="00265584">
        <w:tc>
          <w:tcPr>
            <w:tcW w:w="1139" w:type="pct"/>
            <w:tcBorders>
              <w:top w:val="single" w:sz="4" w:space="0" w:color="auto"/>
              <w:left w:val="single" w:sz="4" w:space="0" w:color="auto"/>
              <w:bottom w:val="single" w:sz="4" w:space="0" w:color="auto"/>
              <w:right w:val="single" w:sz="4" w:space="0" w:color="auto"/>
            </w:tcBorders>
          </w:tcPr>
          <w:p w14:paraId="059FFB99" w14:textId="77777777" w:rsidR="00265584" w:rsidRDefault="00265584">
            <w:pPr>
              <w:rPr>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77777777" w:rsidR="00265584" w:rsidRDefault="00265584">
            <w:pPr>
              <w:jc w:val="center"/>
              <w:rPr>
                <w:b/>
                <w:bCs/>
              </w:rPr>
            </w:pPr>
            <w:r>
              <w:rPr>
                <w:b/>
                <w:bCs/>
              </w:rPr>
              <w:t>2006</w:t>
            </w:r>
          </w:p>
        </w:tc>
        <w:tc>
          <w:tcPr>
            <w:tcW w:w="643" w:type="pct"/>
            <w:tcBorders>
              <w:top w:val="single" w:sz="4" w:space="0" w:color="auto"/>
              <w:left w:val="single" w:sz="4" w:space="0" w:color="auto"/>
              <w:bottom w:val="single" w:sz="4" w:space="0" w:color="auto"/>
              <w:right w:val="single" w:sz="4" w:space="0" w:color="auto"/>
            </w:tcBorders>
            <w:hideMark/>
          </w:tcPr>
          <w:p w14:paraId="0F2D45F7" w14:textId="77777777" w:rsidR="00265584" w:rsidRDefault="00265584">
            <w:pPr>
              <w:jc w:val="center"/>
              <w:rPr>
                <w:b/>
                <w:bCs/>
              </w:rPr>
            </w:pPr>
            <w:r>
              <w:rPr>
                <w:b/>
                <w:bCs/>
              </w:rPr>
              <w:t>2007</w:t>
            </w:r>
          </w:p>
        </w:tc>
        <w:tc>
          <w:tcPr>
            <w:tcW w:w="643" w:type="pct"/>
            <w:tcBorders>
              <w:top w:val="single" w:sz="4" w:space="0" w:color="auto"/>
              <w:left w:val="single" w:sz="4" w:space="0" w:color="auto"/>
              <w:bottom w:val="single" w:sz="4" w:space="0" w:color="auto"/>
              <w:right w:val="single" w:sz="4" w:space="0" w:color="auto"/>
            </w:tcBorders>
            <w:hideMark/>
          </w:tcPr>
          <w:p w14:paraId="56E1D8B0" w14:textId="77777777" w:rsidR="00265584" w:rsidRDefault="00265584">
            <w:pPr>
              <w:jc w:val="center"/>
              <w:rPr>
                <w:b/>
                <w:bCs/>
              </w:rPr>
            </w:pPr>
            <w:r>
              <w:rPr>
                <w:b/>
                <w:bCs/>
              </w:rPr>
              <w:t>2008</w:t>
            </w:r>
          </w:p>
        </w:tc>
        <w:tc>
          <w:tcPr>
            <w:tcW w:w="643" w:type="pct"/>
            <w:tcBorders>
              <w:top w:val="single" w:sz="4" w:space="0" w:color="auto"/>
              <w:left w:val="single" w:sz="4" w:space="0" w:color="auto"/>
              <w:bottom w:val="single" w:sz="4" w:space="0" w:color="auto"/>
              <w:right w:val="single" w:sz="4" w:space="0" w:color="auto"/>
            </w:tcBorders>
            <w:hideMark/>
          </w:tcPr>
          <w:p w14:paraId="3142CE7A" w14:textId="77777777" w:rsidR="00265584" w:rsidRDefault="00265584">
            <w:pPr>
              <w:jc w:val="center"/>
              <w:rPr>
                <w:b/>
                <w:bCs/>
              </w:rPr>
            </w:pPr>
            <w:r>
              <w:rPr>
                <w:b/>
                <w:bCs/>
              </w:rPr>
              <w:t>2009</w:t>
            </w:r>
          </w:p>
        </w:tc>
        <w:tc>
          <w:tcPr>
            <w:tcW w:w="643" w:type="pct"/>
            <w:tcBorders>
              <w:top w:val="single" w:sz="4" w:space="0" w:color="auto"/>
              <w:left w:val="single" w:sz="4" w:space="0" w:color="auto"/>
              <w:bottom w:val="single" w:sz="4" w:space="0" w:color="auto"/>
              <w:right w:val="single" w:sz="4" w:space="0" w:color="auto"/>
            </w:tcBorders>
            <w:hideMark/>
          </w:tcPr>
          <w:p w14:paraId="6AF7DF6E" w14:textId="77777777" w:rsidR="00265584" w:rsidRDefault="00265584">
            <w:pPr>
              <w:jc w:val="center"/>
              <w:rPr>
                <w:b/>
                <w:bCs/>
              </w:rPr>
            </w:pPr>
            <w:r>
              <w:rPr>
                <w:b/>
                <w:bCs/>
              </w:rPr>
              <w:t>2010</w:t>
            </w:r>
          </w:p>
        </w:tc>
        <w:tc>
          <w:tcPr>
            <w:tcW w:w="643" w:type="pct"/>
            <w:tcBorders>
              <w:top w:val="single" w:sz="4" w:space="0" w:color="auto"/>
              <w:left w:val="single" w:sz="4" w:space="0" w:color="auto"/>
              <w:bottom w:val="single" w:sz="4" w:space="0" w:color="auto"/>
              <w:right w:val="single" w:sz="4" w:space="0" w:color="auto"/>
            </w:tcBorders>
            <w:hideMark/>
          </w:tcPr>
          <w:p w14:paraId="4243793E" w14:textId="77777777" w:rsidR="00265584" w:rsidRDefault="00265584">
            <w:pPr>
              <w:jc w:val="center"/>
              <w:rPr>
                <w:b/>
                <w:bCs/>
              </w:rPr>
            </w:pPr>
            <w:r>
              <w:rPr>
                <w:b/>
                <w:bCs/>
              </w:rPr>
              <w:t>Mean</w:t>
            </w:r>
          </w:p>
        </w:tc>
      </w:tr>
      <w:tr w:rsidR="00265584" w14:paraId="3C0E42A0"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50B97D" w14:textId="77777777" w:rsidR="00265584" w:rsidRDefault="00265584">
            <w:pPr>
              <w:rPr>
                <w:b/>
                <w:bCs/>
              </w:rPr>
            </w:pPr>
            <w:r>
              <w:rPr>
                <w:b/>
                <w:bCs/>
              </w:rPr>
              <w:t xml:space="preserve">BRFSS weighted </w:t>
            </w:r>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77777777" w:rsidR="00265584" w:rsidRDefault="00265584">
            <w:pPr>
              <w:rPr>
                <w:b/>
                <w:bCs/>
              </w:rPr>
            </w:pPr>
            <w:r>
              <w:rPr>
                <w:rFonts w:ascii="Calibri" w:hAnsi="Calibri" w:cs="Calibri"/>
                <w:color w:val="000000"/>
              </w:rPr>
              <w:t>50,674,742</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7777777" w:rsidR="00265584" w:rsidRDefault="00265584">
            <w:pPr>
              <w:rPr>
                <w:b/>
                <w:bCs/>
              </w:rPr>
            </w:pPr>
            <w:r>
              <w:rPr>
                <w:rFonts w:ascii="Calibri" w:hAnsi="Calibri" w:cs="Calibri"/>
                <w:color w:val="000000"/>
              </w:rPr>
              <w:t>43,661,381</w:t>
            </w:r>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77777777" w:rsidR="00265584" w:rsidRDefault="00265584">
            <w:pPr>
              <w:rPr>
                <w:b/>
                <w:bCs/>
              </w:rPr>
            </w:pPr>
            <w:r>
              <w:rPr>
                <w:rFonts w:ascii="Calibri" w:hAnsi="Calibri" w:cs="Calibri"/>
                <w:color w:val="000000"/>
              </w:rPr>
              <w:t>53,327,5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77777777" w:rsidR="00265584" w:rsidRDefault="00265584">
            <w:pPr>
              <w:rPr>
                <w:b/>
                <w:bCs/>
              </w:rPr>
            </w:pPr>
            <w:r>
              <w:rPr>
                <w:rFonts w:ascii="Calibri" w:hAnsi="Calibri" w:cs="Calibri"/>
                <w:color w:val="000000"/>
              </w:rPr>
              <w:t>47,747,37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77777777" w:rsidR="00265584" w:rsidRDefault="00265584">
            <w:pPr>
              <w:rPr>
                <w:b/>
                <w:bCs/>
              </w:rPr>
            </w:pPr>
            <w:r>
              <w:rPr>
                <w:rFonts w:ascii="Calibri" w:hAnsi="Calibri" w:cs="Calibri"/>
                <w:color w:val="000000"/>
              </w:rPr>
              <w:t>39,975,264</w:t>
            </w:r>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77777777" w:rsidR="00265584" w:rsidRDefault="00265584">
            <w:pPr>
              <w:rPr>
                <w:b/>
                <w:bCs/>
              </w:rPr>
            </w:pPr>
            <w:r>
              <w:rPr>
                <w:rFonts w:ascii="Calibri" w:hAnsi="Calibri" w:cs="Calibri"/>
                <w:color w:val="000000"/>
              </w:rPr>
              <w:t>47,077,262</w:t>
            </w:r>
          </w:p>
        </w:tc>
      </w:tr>
      <w:tr w:rsidR="00265584" w14:paraId="0990D289"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A1ED995" w14:textId="77777777" w:rsidR="00265584" w:rsidRDefault="00265584">
            <w:pPr>
              <w:rPr>
                <w:b/>
                <w:bCs/>
              </w:rPr>
            </w:pPr>
            <w:r>
              <w:rPr>
                <w:b/>
                <w:bCs/>
              </w:rPr>
              <w:t>Ever asthma (BRFSS)</w:t>
            </w:r>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77777777" w:rsidR="00265584" w:rsidRDefault="00265584">
            <w:pPr>
              <w:rPr>
                <w:b/>
                <w:bCs/>
              </w:rPr>
            </w:pPr>
            <w:r>
              <w:rPr>
                <w:rFonts w:ascii="Calibri" w:hAnsi="Calibri" w:cs="Calibri"/>
                <w:color w:val="000000"/>
              </w:rPr>
              <w:t>6,493,224</w:t>
            </w:r>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77777777" w:rsidR="00265584" w:rsidRDefault="00265584">
            <w:pPr>
              <w:rPr>
                <w:b/>
                <w:bCs/>
              </w:rPr>
            </w:pPr>
            <w:r>
              <w:rPr>
                <w:rFonts w:ascii="Calibri" w:hAnsi="Calibri" w:cs="Calibri"/>
                <w:color w:val="000000"/>
              </w:rPr>
              <w:t>5,763,40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77777777" w:rsidR="00265584" w:rsidRDefault="00265584">
            <w:pPr>
              <w:rPr>
                <w:b/>
                <w:bCs/>
              </w:rPr>
            </w:pPr>
            <w:r>
              <w:rPr>
                <w:rFonts w:ascii="Calibri" w:hAnsi="Calibri" w:cs="Calibri"/>
                <w:color w:val="000000"/>
              </w:rPr>
              <w:t>7,218,4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77777777" w:rsidR="00265584" w:rsidRDefault="00265584">
            <w:pPr>
              <w:rPr>
                <w:b/>
                <w:bCs/>
              </w:rPr>
            </w:pPr>
            <w:r>
              <w:rPr>
                <w:rFonts w:ascii="Calibri" w:hAnsi="Calibri" w:cs="Calibri"/>
                <w:color w:val="000000"/>
              </w:rPr>
              <w:t>6,279,938</w:t>
            </w:r>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77777777" w:rsidR="00265584" w:rsidRDefault="00265584">
            <w:pPr>
              <w:rPr>
                <w:b/>
                <w:bCs/>
              </w:rPr>
            </w:pPr>
            <w:r>
              <w:rPr>
                <w:rFonts w:ascii="Calibri" w:hAnsi="Calibri" w:cs="Calibri"/>
                <w:color w:val="000000"/>
              </w:rPr>
              <w:t>5,158,455</w:t>
            </w:r>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77777777" w:rsidR="00265584" w:rsidRDefault="00265584">
            <w:pPr>
              <w:rPr>
                <w:b/>
                <w:bCs/>
              </w:rPr>
            </w:pPr>
            <w:r>
              <w:rPr>
                <w:rFonts w:ascii="Calibri" w:hAnsi="Calibri" w:cs="Calibri"/>
                <w:color w:val="000000"/>
              </w:rPr>
              <w:t>6,182,685</w:t>
            </w:r>
          </w:p>
        </w:tc>
      </w:tr>
      <w:tr w:rsidR="00265584" w14:paraId="54025213"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13E977D6" w14:textId="77777777" w:rsidR="00265584" w:rsidRDefault="00265584">
            <w:pPr>
              <w:rPr>
                <w:b/>
                <w:bCs/>
              </w:rPr>
            </w:pPr>
            <w:r>
              <w:rPr>
                <w:b/>
                <w:bCs/>
              </w:rPr>
              <w:t>ACBS weighted</w:t>
            </w:r>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77777777" w:rsidR="00265584" w:rsidRDefault="00265584">
            <w:pPr>
              <w:rPr>
                <w:rFonts w:ascii="Calibri" w:hAnsi="Calibri" w:cs="Calibri"/>
                <w:color w:val="000000"/>
              </w:rPr>
            </w:pPr>
          </w:p>
        </w:tc>
      </w:tr>
      <w:tr w:rsidR="00265584" w14:paraId="42065C0F"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813910B" w14:textId="77777777" w:rsidR="00265584" w:rsidRDefault="00265584">
            <w:pPr>
              <w:rPr>
                <w:b/>
                <w:bCs/>
              </w:rPr>
            </w:pPr>
            <w:r>
              <w:rPr>
                <w:b/>
                <w:bCs/>
              </w:rPr>
              <w:t>Incident case</w:t>
            </w:r>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77777777" w:rsidR="00265584" w:rsidRDefault="00265584">
            <w:pPr>
              <w:rPr>
                <w:b/>
                <w:bCs/>
              </w:rPr>
            </w:pPr>
            <w:r>
              <w:rPr>
                <w:rFonts w:ascii="Calibri" w:hAnsi="Calibri" w:cs="Calibri"/>
                <w:color w:val="000000"/>
              </w:rPr>
              <w:t>404,27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7777777" w:rsidR="00265584" w:rsidRDefault="00265584">
            <w:pPr>
              <w:rPr>
                <w:b/>
                <w:bCs/>
              </w:rPr>
            </w:pPr>
            <w:r>
              <w:rPr>
                <w:rFonts w:ascii="Calibri" w:hAnsi="Calibri" w:cs="Calibri"/>
                <w:color w:val="000000"/>
              </w:rPr>
              <w:t>312,917</w:t>
            </w:r>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7777777" w:rsidR="00265584" w:rsidRDefault="00265584">
            <w:pPr>
              <w:rPr>
                <w:b/>
                <w:bCs/>
              </w:rPr>
            </w:pPr>
            <w:r>
              <w:rPr>
                <w:rFonts w:ascii="Calibri" w:hAnsi="Calibri" w:cs="Calibri"/>
                <w:color w:val="000000"/>
              </w:rPr>
              <w:t>385,818</w:t>
            </w:r>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77777777" w:rsidR="00265584" w:rsidRDefault="00265584">
            <w:pPr>
              <w:rPr>
                <w:b/>
                <w:bCs/>
              </w:rPr>
            </w:pPr>
            <w:r>
              <w:rPr>
                <w:rFonts w:ascii="Calibri" w:hAnsi="Calibri" w:cs="Calibri"/>
                <w:color w:val="000000"/>
              </w:rPr>
              <w:t>297,5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77777777" w:rsidR="00265584" w:rsidRDefault="00265584">
            <w:pPr>
              <w:rPr>
                <w:b/>
                <w:bCs/>
              </w:rPr>
            </w:pPr>
            <w:r>
              <w:rPr>
                <w:rFonts w:ascii="Calibri" w:hAnsi="Calibri" w:cs="Calibri"/>
                <w:color w:val="000000"/>
              </w:rPr>
              <w:t>319,74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77777777" w:rsidR="00265584" w:rsidRDefault="00265584">
            <w:pPr>
              <w:rPr>
                <w:b/>
                <w:bCs/>
              </w:rPr>
            </w:pPr>
            <w:r>
              <w:rPr>
                <w:rFonts w:ascii="Calibri" w:hAnsi="Calibri" w:cs="Calibri"/>
                <w:color w:val="000000"/>
              </w:rPr>
              <w:t>344,060</w:t>
            </w:r>
          </w:p>
        </w:tc>
      </w:tr>
      <w:tr w:rsidR="00265584" w14:paraId="7CCA4615"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9068B49" w14:textId="77777777" w:rsidR="00265584" w:rsidRDefault="00265584">
            <w:pPr>
              <w:rPr>
                <w:b/>
                <w:bCs/>
              </w:rPr>
            </w:pPr>
            <w:r>
              <w:rPr>
                <w:b/>
                <w:bCs/>
              </w:rPr>
              <w:t>At-risk</w:t>
            </w:r>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77777777" w:rsidR="00265584" w:rsidRDefault="00265584">
            <w:pPr>
              <w:rPr>
                <w:b/>
                <w:bCs/>
              </w:rPr>
            </w:pPr>
            <w:r>
              <w:rPr>
                <w:rFonts w:ascii="Calibri" w:hAnsi="Calibri" w:cs="Calibri"/>
                <w:color w:val="000000"/>
              </w:rPr>
              <w:t>30,825,589</w:t>
            </w:r>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77777777" w:rsidR="00265584" w:rsidRDefault="00265584">
            <w:pPr>
              <w:rPr>
                <w:b/>
                <w:bCs/>
              </w:rPr>
            </w:pPr>
            <w:r>
              <w:rPr>
                <w:rFonts w:ascii="Calibri" w:hAnsi="Calibri" w:cs="Calibri"/>
                <w:color w:val="000000"/>
              </w:rPr>
              <w:t>36,050,557</w:t>
            </w:r>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77777777" w:rsidR="00265584" w:rsidRDefault="00265584">
            <w:pPr>
              <w:rPr>
                <w:b/>
                <w:bCs/>
              </w:rPr>
            </w:pPr>
            <w:r>
              <w:rPr>
                <w:rFonts w:ascii="Calibri" w:hAnsi="Calibri" w:cs="Calibri"/>
                <w:color w:val="000000"/>
              </w:rPr>
              <w:t>26,491,25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77777777" w:rsidR="00265584" w:rsidRDefault="00265584">
            <w:pPr>
              <w:rPr>
                <w:b/>
                <w:bCs/>
              </w:rPr>
            </w:pPr>
            <w:r>
              <w:rPr>
                <w:rFonts w:ascii="Calibri" w:hAnsi="Calibri" w:cs="Calibri"/>
                <w:color w:val="000000"/>
              </w:rPr>
              <w:t>25,942,0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77777777" w:rsidR="00265584" w:rsidRDefault="00265584">
            <w:pPr>
              <w:rPr>
                <w:b/>
                <w:bCs/>
              </w:rPr>
            </w:pPr>
            <w:r>
              <w:rPr>
                <w:rFonts w:ascii="Calibri" w:hAnsi="Calibri" w:cs="Calibri"/>
                <w:color w:val="000000"/>
              </w:rPr>
              <w:t>22,900,8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77777777" w:rsidR="00265584" w:rsidRDefault="00265584">
            <w:pPr>
              <w:rPr>
                <w:b/>
                <w:bCs/>
              </w:rPr>
            </w:pPr>
            <w:r>
              <w:rPr>
                <w:rFonts w:ascii="Calibri" w:hAnsi="Calibri" w:cs="Calibri"/>
                <w:color w:val="000000"/>
              </w:rPr>
              <w:t>28,442,068</w:t>
            </w:r>
          </w:p>
        </w:tc>
      </w:tr>
      <w:tr w:rsidR="00265584" w14:paraId="35997BF1"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6EF91E1" w14:textId="0C9565C9" w:rsidR="00265584" w:rsidRDefault="00133BE4">
            <w:pPr>
              <w:rPr>
                <w:b/>
                <w:bCs/>
              </w:rPr>
            </w:pPr>
            <w:r>
              <w:rPr>
                <w:b/>
                <w:bCs/>
              </w:rPr>
              <w:t>Incid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77777777" w:rsidR="00265584" w:rsidRDefault="00265584">
            <w:pPr>
              <w:rPr>
                <w:b/>
                <w:bCs/>
              </w:rPr>
            </w:pPr>
            <w:r>
              <w:rPr>
                <w:rFonts w:ascii="Calibri" w:hAnsi="Calibri" w:cs="Calibri"/>
                <w:color w:val="000000"/>
              </w:rPr>
              <w:t>13.1</w:t>
            </w:r>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777777" w:rsidR="00265584" w:rsidRDefault="00265584">
            <w:pPr>
              <w:rPr>
                <w:b/>
                <w:bCs/>
              </w:rPr>
            </w:pPr>
            <w:r>
              <w:rPr>
                <w:rFonts w:ascii="Calibri" w:hAnsi="Calibri" w:cs="Calibri"/>
                <w:color w:val="000000"/>
              </w:rPr>
              <w:t>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77777777" w:rsidR="00265584" w:rsidRDefault="00265584">
            <w:pPr>
              <w:rPr>
                <w:b/>
                <w:bCs/>
              </w:rPr>
            </w:pPr>
            <w:r>
              <w:rPr>
                <w:rFonts w:ascii="Calibri" w:hAnsi="Calibri" w:cs="Calibri"/>
                <w:color w:val="000000"/>
              </w:rPr>
              <w:t>1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77777777" w:rsidR="00265584" w:rsidRDefault="00265584">
            <w:pPr>
              <w:rPr>
                <w:b/>
                <w:bCs/>
              </w:rPr>
            </w:pPr>
            <w:r>
              <w:rPr>
                <w:rFonts w:ascii="Calibri" w:hAnsi="Calibri" w:cs="Calibri"/>
                <w:color w:val="000000"/>
              </w:rPr>
              <w:t>11.5</w:t>
            </w:r>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77777777" w:rsidR="00265584" w:rsidRDefault="00265584">
            <w:pPr>
              <w:rPr>
                <w:b/>
                <w:bCs/>
              </w:rPr>
            </w:pPr>
            <w:r>
              <w:rPr>
                <w:rFonts w:ascii="Calibri" w:hAnsi="Calibri" w:cs="Calibri"/>
                <w:color w:val="000000"/>
              </w:rPr>
              <w:t>14.0</w:t>
            </w:r>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77777777" w:rsidR="00265584" w:rsidRDefault="00265584">
            <w:pPr>
              <w:rPr>
                <w:b/>
                <w:bCs/>
              </w:rPr>
            </w:pPr>
            <w:r>
              <w:rPr>
                <w:rFonts w:ascii="Calibri" w:hAnsi="Calibri" w:cs="Calibri"/>
                <w:color w:val="000000"/>
              </w:rPr>
              <w:t>12.1</w:t>
            </w:r>
          </w:p>
        </w:tc>
      </w:tr>
      <w:tr w:rsidR="00265584" w14:paraId="7DCE36FB"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348BB7" w14:textId="06538949" w:rsidR="00265584" w:rsidRDefault="00133BE4">
            <w:pPr>
              <w:rPr>
                <w:b/>
                <w:bCs/>
              </w:rPr>
            </w:pPr>
            <w:r>
              <w:rPr>
                <w:b/>
                <w:bCs/>
              </w:rPr>
              <w:t>Preval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77777777" w:rsidR="00265584" w:rsidRDefault="00265584">
            <w:pPr>
              <w:rPr>
                <w:b/>
                <w:bCs/>
              </w:rPr>
            </w:pPr>
            <w:r>
              <w:rPr>
                <w:rFonts w:ascii="Calibri" w:hAnsi="Calibri" w:cs="Calibri"/>
                <w:color w:val="000000"/>
              </w:rPr>
              <w:t>12.8</w:t>
            </w:r>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7777777" w:rsidR="00265584" w:rsidRDefault="00265584">
            <w:pPr>
              <w:rPr>
                <w:b/>
                <w:bCs/>
              </w:rPr>
            </w:pPr>
            <w:r>
              <w:rPr>
                <w:rFonts w:ascii="Calibri" w:hAnsi="Calibri" w:cs="Calibri"/>
                <w:color w:val="000000"/>
              </w:rPr>
              <w:t>13.5</w:t>
            </w:r>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77777777" w:rsidR="00265584" w:rsidRDefault="00265584">
            <w:pPr>
              <w:rPr>
                <w:b/>
                <w:bCs/>
              </w:rPr>
            </w:pPr>
            <w:r>
              <w:rPr>
                <w:rFonts w:ascii="Calibri" w:hAnsi="Calibri" w:cs="Calibri"/>
                <w:color w:val="000000"/>
              </w:rPr>
              <w:t>12.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77777777" w:rsidR="00265584" w:rsidRDefault="00265584">
            <w:pPr>
              <w:rPr>
                <w:b/>
                <w:bCs/>
              </w:rPr>
            </w:pPr>
            <w:r>
              <w:rPr>
                <w:rFonts w:ascii="Calibri" w:hAnsi="Calibri" w:cs="Calibri"/>
                <w:color w:val="000000"/>
              </w:rPr>
              <w:t>13.1</w:t>
            </w:r>
          </w:p>
        </w:tc>
      </w:tr>
    </w:tbl>
    <w:p w14:paraId="6B203949" w14:textId="77777777" w:rsidR="00265584" w:rsidRDefault="00265584" w:rsidP="00265584">
      <w:pPr>
        <w:rPr>
          <w:b/>
          <w:bCs/>
        </w:rPr>
      </w:pPr>
    </w:p>
    <w:p w14:paraId="4E429A55" w14:textId="77777777" w:rsidR="00265584" w:rsidRDefault="00265584" w:rsidP="00265584">
      <w:pPr>
        <w:pStyle w:val="ListParagraph"/>
        <w:numPr>
          <w:ilvl w:val="0"/>
          <w:numId w:val="13"/>
        </w:numPr>
        <w:spacing w:line="256" w:lineRule="auto"/>
        <w:rPr>
          <w:b/>
          <w:bCs/>
        </w:rPr>
      </w:pPr>
      <w:r>
        <w:rPr>
          <w:b/>
          <w:bCs/>
        </w:rPr>
        <w:t>Childhood asthma survey summary by state (Total of 2006-2010)</w:t>
      </w:r>
    </w:p>
    <w:tbl>
      <w:tblPr>
        <w:tblStyle w:val="TableGrid"/>
        <w:tblW w:w="5000" w:type="pct"/>
        <w:tblLook w:val="04A0" w:firstRow="1" w:lastRow="0" w:firstColumn="1" w:lastColumn="0" w:noHBand="0" w:noVBand="1"/>
      </w:tblPr>
      <w:tblGrid>
        <w:gridCol w:w="2037"/>
        <w:gridCol w:w="1481"/>
        <w:gridCol w:w="1345"/>
        <w:gridCol w:w="1023"/>
        <w:gridCol w:w="1411"/>
        <w:gridCol w:w="1016"/>
        <w:gridCol w:w="1037"/>
      </w:tblGrid>
      <w:tr w:rsidR="00265584" w14:paraId="4ACDD7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C278F9C" w14:textId="77777777" w:rsidR="00265584" w:rsidRDefault="00265584">
            <w:pPr>
              <w:jc w:val="center"/>
              <w:rPr>
                <w:b/>
                <w:bCs/>
              </w:rPr>
            </w:pPr>
            <w:r>
              <w:rPr>
                <w:b/>
                <w:bCs/>
              </w:rPr>
              <w:t>State</w:t>
            </w:r>
          </w:p>
        </w:tc>
        <w:tc>
          <w:tcPr>
            <w:tcW w:w="792" w:type="pct"/>
            <w:tcBorders>
              <w:top w:val="single" w:sz="4" w:space="0" w:color="auto"/>
              <w:left w:val="single" w:sz="4" w:space="0" w:color="auto"/>
              <w:bottom w:val="single" w:sz="4" w:space="0" w:color="auto"/>
              <w:right w:val="single" w:sz="4" w:space="0" w:color="auto"/>
            </w:tcBorders>
            <w:noWrap/>
            <w:hideMark/>
          </w:tcPr>
          <w:p w14:paraId="44BD409E" w14:textId="77777777" w:rsidR="00265584" w:rsidRDefault="00265584">
            <w:pPr>
              <w:jc w:val="center"/>
            </w:pPr>
            <w:r>
              <w:rPr>
                <w:b/>
                <w:bCs/>
              </w:rPr>
              <w:t>BRFSS sample</w:t>
            </w:r>
          </w:p>
        </w:tc>
        <w:tc>
          <w:tcPr>
            <w:tcW w:w="719" w:type="pct"/>
            <w:tcBorders>
              <w:top w:val="single" w:sz="4" w:space="0" w:color="auto"/>
              <w:left w:val="single" w:sz="4" w:space="0" w:color="auto"/>
              <w:bottom w:val="single" w:sz="4" w:space="0" w:color="auto"/>
              <w:right w:val="single" w:sz="4" w:space="0" w:color="auto"/>
            </w:tcBorders>
            <w:noWrap/>
            <w:hideMark/>
          </w:tcPr>
          <w:p w14:paraId="2B64CB6F" w14:textId="77777777" w:rsidR="00265584" w:rsidRDefault="00265584">
            <w:pPr>
              <w:jc w:val="center"/>
            </w:pPr>
            <w:r>
              <w:rPr>
                <w:b/>
                <w:bCs/>
              </w:rPr>
              <w:t>Ever asthma</w:t>
            </w:r>
          </w:p>
        </w:tc>
        <w:tc>
          <w:tcPr>
            <w:tcW w:w="549" w:type="pct"/>
            <w:tcBorders>
              <w:top w:val="single" w:sz="4" w:space="0" w:color="auto"/>
              <w:left w:val="single" w:sz="4" w:space="0" w:color="auto"/>
              <w:bottom w:val="single" w:sz="4" w:space="0" w:color="auto"/>
              <w:right w:val="single" w:sz="4" w:space="0" w:color="auto"/>
            </w:tcBorders>
            <w:hideMark/>
          </w:tcPr>
          <w:p w14:paraId="54DD3997" w14:textId="77777777" w:rsidR="00265584" w:rsidRDefault="00265584">
            <w:pPr>
              <w:jc w:val="center"/>
              <w:rPr>
                <w:b/>
                <w:bCs/>
              </w:rPr>
            </w:pPr>
            <w:r>
              <w:rPr>
                <w:b/>
                <w:bCs/>
              </w:rPr>
              <w:t>ACBS Sample</w:t>
            </w:r>
          </w:p>
        </w:tc>
        <w:tc>
          <w:tcPr>
            <w:tcW w:w="755" w:type="pct"/>
            <w:tcBorders>
              <w:top w:val="single" w:sz="4" w:space="0" w:color="auto"/>
              <w:left w:val="single" w:sz="4" w:space="0" w:color="auto"/>
              <w:bottom w:val="single" w:sz="4" w:space="0" w:color="auto"/>
              <w:right w:val="single" w:sz="4" w:space="0" w:color="auto"/>
            </w:tcBorders>
            <w:noWrap/>
            <w:hideMark/>
          </w:tcPr>
          <w:p w14:paraId="45F72EA5" w14:textId="77777777" w:rsidR="00265584" w:rsidRDefault="00265584">
            <w:pPr>
              <w:jc w:val="center"/>
            </w:pPr>
            <w:r>
              <w:rPr>
                <w:b/>
                <w:bCs/>
              </w:rPr>
              <w:t>Incident case</w:t>
            </w:r>
          </w:p>
        </w:tc>
        <w:tc>
          <w:tcPr>
            <w:tcW w:w="547" w:type="pct"/>
            <w:tcBorders>
              <w:top w:val="single" w:sz="4" w:space="0" w:color="auto"/>
              <w:left w:val="single" w:sz="4" w:space="0" w:color="auto"/>
              <w:bottom w:val="single" w:sz="4" w:space="0" w:color="auto"/>
              <w:right w:val="single" w:sz="4" w:space="0" w:color="auto"/>
            </w:tcBorders>
            <w:noWrap/>
            <w:hideMark/>
          </w:tcPr>
          <w:p w14:paraId="36C55326" w14:textId="77777777" w:rsidR="00265584" w:rsidRDefault="00265584">
            <w:pPr>
              <w:jc w:val="center"/>
            </w:pPr>
            <w:r>
              <w:rPr>
                <w:b/>
                <w:bCs/>
              </w:rPr>
              <w:t>At-risk</w:t>
            </w:r>
          </w:p>
        </w:tc>
        <w:tc>
          <w:tcPr>
            <w:tcW w:w="547" w:type="pct"/>
            <w:tcBorders>
              <w:top w:val="single" w:sz="4" w:space="0" w:color="auto"/>
              <w:left w:val="single" w:sz="4" w:space="0" w:color="auto"/>
              <w:bottom w:val="single" w:sz="4" w:space="0" w:color="auto"/>
              <w:right w:val="single" w:sz="4" w:space="0" w:color="auto"/>
            </w:tcBorders>
            <w:hideMark/>
          </w:tcPr>
          <w:p w14:paraId="4B139F29" w14:textId="77777777" w:rsidR="00265584" w:rsidRDefault="00265584">
            <w:pPr>
              <w:jc w:val="center"/>
              <w:rPr>
                <w:b/>
                <w:bCs/>
              </w:rPr>
            </w:pPr>
            <w:r>
              <w:rPr>
                <w:b/>
                <w:bCs/>
              </w:rPr>
              <w:t>Years available</w:t>
            </w:r>
          </w:p>
        </w:tc>
      </w:tr>
      <w:tr w:rsidR="00265584" w14:paraId="0369DBA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5C715DA" w14:textId="77777777" w:rsidR="00265584" w:rsidRDefault="00265584">
            <w:r>
              <w:t>Arizo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19E2C1A" w14:textId="77777777" w:rsidR="00265584" w:rsidRDefault="00265584">
            <w:r>
              <w:rPr>
                <w:rFonts w:ascii="Calibri" w:hAnsi="Calibri" w:cs="Calibri"/>
                <w:color w:val="000000"/>
              </w:rPr>
              <w:t>5,53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C0ECE77" w14:textId="77777777" w:rsidR="00265584" w:rsidRDefault="00265584">
            <w:r>
              <w:rPr>
                <w:rFonts w:ascii="Calibri" w:hAnsi="Calibri" w:cs="Calibri"/>
                <w:color w:val="000000"/>
              </w:rPr>
              <w:t>699</w:t>
            </w:r>
          </w:p>
        </w:tc>
        <w:tc>
          <w:tcPr>
            <w:tcW w:w="549" w:type="pct"/>
            <w:tcBorders>
              <w:top w:val="single" w:sz="4" w:space="0" w:color="auto"/>
              <w:left w:val="single" w:sz="4" w:space="0" w:color="auto"/>
              <w:bottom w:val="single" w:sz="4" w:space="0" w:color="auto"/>
              <w:right w:val="single" w:sz="4" w:space="0" w:color="auto"/>
            </w:tcBorders>
            <w:hideMark/>
          </w:tcPr>
          <w:p w14:paraId="1F139016" w14:textId="77777777" w:rsidR="00265584" w:rsidRDefault="00265584">
            <w:pPr>
              <w:rPr>
                <w:rFonts w:ascii="Calibri" w:hAnsi="Calibri" w:cs="Calibri"/>
                <w:color w:val="000000"/>
              </w:rPr>
            </w:pPr>
            <w:r>
              <w:t>10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C8B6233"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431FF0" w14:textId="77777777" w:rsidR="00265584" w:rsidRDefault="00265584">
            <w:r>
              <w:rPr>
                <w:rFonts w:ascii="Calibri" w:hAnsi="Calibri" w:cs="Calibri"/>
                <w:color w:val="000000"/>
              </w:rPr>
              <w:t>4,846</w:t>
            </w:r>
          </w:p>
        </w:tc>
        <w:tc>
          <w:tcPr>
            <w:tcW w:w="547" w:type="pct"/>
            <w:tcBorders>
              <w:top w:val="single" w:sz="4" w:space="0" w:color="auto"/>
              <w:left w:val="single" w:sz="4" w:space="0" w:color="auto"/>
              <w:bottom w:val="single" w:sz="4" w:space="0" w:color="auto"/>
              <w:right w:val="single" w:sz="4" w:space="0" w:color="auto"/>
            </w:tcBorders>
          </w:tcPr>
          <w:p w14:paraId="1C2CF2C3" w14:textId="77777777" w:rsidR="00265584" w:rsidRDefault="00265584">
            <w:pPr>
              <w:rPr>
                <w:rFonts w:ascii="Calibri" w:hAnsi="Calibri" w:cs="Calibri"/>
                <w:color w:val="000000"/>
              </w:rPr>
            </w:pPr>
          </w:p>
        </w:tc>
      </w:tr>
      <w:tr w:rsidR="00265584" w14:paraId="79F4416A"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F1BC9EB" w14:textId="77777777" w:rsidR="00265584" w:rsidRDefault="00265584">
            <w:r>
              <w:t>Califor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81DFDB6" w14:textId="77777777" w:rsidR="00265584" w:rsidRDefault="00265584">
            <w:r>
              <w:rPr>
                <w:rFonts w:ascii="Calibri" w:hAnsi="Calibri" w:cs="Calibri"/>
                <w:color w:val="000000"/>
              </w:rPr>
              <w:t>11,8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19AF193" w14:textId="77777777" w:rsidR="00265584" w:rsidRDefault="00265584">
            <w:r>
              <w:rPr>
                <w:rFonts w:ascii="Calibri" w:hAnsi="Calibri" w:cs="Calibri"/>
                <w:color w:val="000000"/>
              </w:rPr>
              <w:t>1,543</w:t>
            </w:r>
          </w:p>
        </w:tc>
        <w:tc>
          <w:tcPr>
            <w:tcW w:w="549" w:type="pct"/>
            <w:tcBorders>
              <w:top w:val="single" w:sz="4" w:space="0" w:color="auto"/>
              <w:left w:val="single" w:sz="4" w:space="0" w:color="auto"/>
              <w:bottom w:val="single" w:sz="4" w:space="0" w:color="auto"/>
              <w:right w:val="single" w:sz="4" w:space="0" w:color="auto"/>
            </w:tcBorders>
            <w:hideMark/>
          </w:tcPr>
          <w:p w14:paraId="60329906" w14:textId="77777777" w:rsidR="00265584" w:rsidRDefault="00265584">
            <w:pPr>
              <w:rPr>
                <w:rFonts w:ascii="Calibri" w:hAnsi="Calibri" w:cs="Calibri"/>
                <w:color w:val="000000"/>
              </w:rPr>
            </w:pPr>
            <w:r>
              <w:t>17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0256881"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626D0DE" w14:textId="77777777" w:rsidR="00265584" w:rsidRDefault="00265584">
            <w:r>
              <w:rPr>
                <w:rFonts w:ascii="Calibri" w:hAnsi="Calibri" w:cs="Calibri"/>
                <w:color w:val="000000"/>
              </w:rPr>
              <w:t>10,271</w:t>
            </w:r>
          </w:p>
        </w:tc>
        <w:tc>
          <w:tcPr>
            <w:tcW w:w="547" w:type="pct"/>
            <w:tcBorders>
              <w:top w:val="single" w:sz="4" w:space="0" w:color="auto"/>
              <w:left w:val="single" w:sz="4" w:space="0" w:color="auto"/>
              <w:bottom w:val="single" w:sz="4" w:space="0" w:color="auto"/>
              <w:right w:val="single" w:sz="4" w:space="0" w:color="auto"/>
            </w:tcBorders>
          </w:tcPr>
          <w:p w14:paraId="1A278A60" w14:textId="77777777" w:rsidR="00265584" w:rsidRDefault="00265584">
            <w:pPr>
              <w:rPr>
                <w:rFonts w:ascii="Calibri" w:hAnsi="Calibri" w:cs="Calibri"/>
                <w:color w:val="000000"/>
              </w:rPr>
            </w:pPr>
          </w:p>
        </w:tc>
      </w:tr>
      <w:tr w:rsidR="00265584" w14:paraId="2C758E3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7E76B8" w14:textId="77777777" w:rsidR="00265584" w:rsidRDefault="00265584">
            <w:r>
              <w:t>Connecticu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09D4A62" w14:textId="77777777" w:rsidR="00265584" w:rsidRDefault="00265584">
            <w:r>
              <w:rPr>
                <w:rFonts w:ascii="Calibri" w:hAnsi="Calibri" w:cs="Calibri"/>
                <w:color w:val="000000"/>
              </w:rPr>
              <w:t>7,11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3B6DC4" w14:textId="77777777" w:rsidR="00265584" w:rsidRDefault="00265584">
            <w:r>
              <w:rPr>
                <w:rFonts w:ascii="Calibri" w:hAnsi="Calibri" w:cs="Calibri"/>
                <w:color w:val="000000"/>
              </w:rPr>
              <w:t>1,132</w:t>
            </w:r>
          </w:p>
        </w:tc>
        <w:tc>
          <w:tcPr>
            <w:tcW w:w="549" w:type="pct"/>
            <w:tcBorders>
              <w:top w:val="single" w:sz="4" w:space="0" w:color="auto"/>
              <w:left w:val="single" w:sz="4" w:space="0" w:color="auto"/>
              <w:bottom w:val="single" w:sz="4" w:space="0" w:color="auto"/>
              <w:right w:val="single" w:sz="4" w:space="0" w:color="auto"/>
            </w:tcBorders>
            <w:hideMark/>
          </w:tcPr>
          <w:p w14:paraId="2BEEBBB7" w14:textId="77777777" w:rsidR="00265584" w:rsidRDefault="00265584">
            <w:pPr>
              <w:rPr>
                <w:rFonts w:ascii="Calibri" w:hAnsi="Calibri" w:cs="Calibri"/>
                <w:color w:val="000000"/>
              </w:rPr>
            </w:pPr>
            <w:r>
              <w:t>54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0A42836" w14:textId="77777777" w:rsidR="00265584" w:rsidRDefault="00265584">
            <w:r>
              <w:rPr>
                <w:rFonts w:ascii="Calibri" w:hAnsi="Calibri" w:cs="Calibri"/>
                <w:color w:val="000000"/>
              </w:rPr>
              <w:t>4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4A75318" w14:textId="77777777" w:rsidR="00265584" w:rsidRDefault="00265584">
            <w:r>
              <w:rPr>
                <w:rFonts w:ascii="Calibri" w:hAnsi="Calibri" w:cs="Calibri"/>
                <w:color w:val="000000"/>
              </w:rPr>
              <w:t>6,027</w:t>
            </w:r>
          </w:p>
        </w:tc>
        <w:tc>
          <w:tcPr>
            <w:tcW w:w="547" w:type="pct"/>
            <w:tcBorders>
              <w:top w:val="single" w:sz="4" w:space="0" w:color="auto"/>
              <w:left w:val="single" w:sz="4" w:space="0" w:color="auto"/>
              <w:bottom w:val="single" w:sz="4" w:space="0" w:color="auto"/>
              <w:right w:val="single" w:sz="4" w:space="0" w:color="auto"/>
            </w:tcBorders>
          </w:tcPr>
          <w:p w14:paraId="122B9165" w14:textId="77777777" w:rsidR="00265584" w:rsidRDefault="00265584">
            <w:pPr>
              <w:rPr>
                <w:rFonts w:ascii="Calibri" w:hAnsi="Calibri" w:cs="Calibri"/>
                <w:color w:val="000000"/>
              </w:rPr>
            </w:pPr>
          </w:p>
        </w:tc>
      </w:tr>
      <w:tr w:rsidR="00265584" w14:paraId="5FC785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4DDD738" w14:textId="77777777" w:rsidR="00265584" w:rsidRDefault="00265584">
            <w:r>
              <w:t>D.C.</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964B82" w14:textId="77777777" w:rsidR="00265584" w:rsidRDefault="00265584">
            <w:r>
              <w:rPr>
                <w:rFonts w:ascii="Calibri" w:hAnsi="Calibri" w:cs="Calibri"/>
                <w:color w:val="000000"/>
              </w:rPr>
              <w:t>4,1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9DB9959" w14:textId="77777777" w:rsidR="00265584" w:rsidRDefault="00265584">
            <w:r>
              <w:rPr>
                <w:rFonts w:ascii="Calibri" w:hAnsi="Calibri" w:cs="Calibri"/>
                <w:color w:val="000000"/>
              </w:rPr>
              <w:t>685</w:t>
            </w:r>
          </w:p>
        </w:tc>
        <w:tc>
          <w:tcPr>
            <w:tcW w:w="549" w:type="pct"/>
            <w:tcBorders>
              <w:top w:val="single" w:sz="4" w:space="0" w:color="auto"/>
              <w:left w:val="single" w:sz="4" w:space="0" w:color="auto"/>
              <w:bottom w:val="single" w:sz="4" w:space="0" w:color="auto"/>
              <w:right w:val="single" w:sz="4" w:space="0" w:color="auto"/>
            </w:tcBorders>
            <w:hideMark/>
          </w:tcPr>
          <w:p w14:paraId="0896C8B2" w14:textId="77777777" w:rsidR="00265584" w:rsidRDefault="00265584">
            <w:pPr>
              <w:rPr>
                <w:rFonts w:ascii="Calibri" w:hAnsi="Calibri" w:cs="Calibri"/>
                <w:color w:val="000000"/>
              </w:rPr>
            </w:pPr>
            <w:r>
              <w:t>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B9E1495"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884949" w14:textId="77777777" w:rsidR="00265584" w:rsidRDefault="00265584">
            <w:r>
              <w:rPr>
                <w:rFonts w:ascii="Calibri" w:hAnsi="Calibri" w:cs="Calibri"/>
                <w:color w:val="000000"/>
              </w:rPr>
              <w:t>3,422</w:t>
            </w:r>
          </w:p>
        </w:tc>
        <w:tc>
          <w:tcPr>
            <w:tcW w:w="547" w:type="pct"/>
            <w:tcBorders>
              <w:top w:val="single" w:sz="4" w:space="0" w:color="auto"/>
              <w:left w:val="single" w:sz="4" w:space="0" w:color="auto"/>
              <w:bottom w:val="single" w:sz="4" w:space="0" w:color="auto"/>
              <w:right w:val="single" w:sz="4" w:space="0" w:color="auto"/>
            </w:tcBorders>
          </w:tcPr>
          <w:p w14:paraId="79702EFD" w14:textId="77777777" w:rsidR="00265584" w:rsidRDefault="00265584">
            <w:pPr>
              <w:rPr>
                <w:rFonts w:ascii="Calibri" w:hAnsi="Calibri" w:cs="Calibri"/>
                <w:color w:val="000000"/>
              </w:rPr>
            </w:pPr>
          </w:p>
        </w:tc>
      </w:tr>
      <w:tr w:rsidR="00265584" w14:paraId="14846A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46B177F" w14:textId="77777777" w:rsidR="00265584" w:rsidRDefault="00265584">
            <w:r>
              <w:t>Georg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B71108C" w14:textId="77777777" w:rsidR="00265584" w:rsidRDefault="00265584">
            <w:r>
              <w:rPr>
                <w:rFonts w:ascii="Calibri" w:hAnsi="Calibri" w:cs="Calibri"/>
                <w:color w:val="000000"/>
              </w:rPr>
              <w:t>9,43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94812E" w14:textId="77777777" w:rsidR="00265584" w:rsidRDefault="00265584">
            <w:r>
              <w:rPr>
                <w:rFonts w:ascii="Calibri" w:hAnsi="Calibri" w:cs="Calibri"/>
                <w:color w:val="000000"/>
              </w:rPr>
              <w:t>1,455</w:t>
            </w:r>
          </w:p>
        </w:tc>
        <w:tc>
          <w:tcPr>
            <w:tcW w:w="549" w:type="pct"/>
            <w:tcBorders>
              <w:top w:val="single" w:sz="4" w:space="0" w:color="auto"/>
              <w:left w:val="single" w:sz="4" w:space="0" w:color="auto"/>
              <w:bottom w:val="single" w:sz="4" w:space="0" w:color="auto"/>
              <w:right w:val="single" w:sz="4" w:space="0" w:color="auto"/>
            </w:tcBorders>
            <w:hideMark/>
          </w:tcPr>
          <w:p w14:paraId="6B2CB5FF" w14:textId="77777777" w:rsidR="00265584" w:rsidRDefault="00265584">
            <w:pPr>
              <w:rPr>
                <w:rFonts w:ascii="Calibri" w:hAnsi="Calibri" w:cs="Calibri"/>
                <w:color w:val="000000"/>
              </w:rPr>
            </w:pPr>
            <w:r>
              <w:t>5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D4EF43E" w14:textId="77777777" w:rsidR="00265584" w:rsidRDefault="00265584">
            <w:r>
              <w:rPr>
                <w:rFonts w:ascii="Calibri" w:hAnsi="Calibri" w:cs="Calibri"/>
                <w:color w:val="000000"/>
              </w:rPr>
              <w:t>2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8FCCB0F" w14:textId="77777777" w:rsidR="00265584" w:rsidRDefault="00265584">
            <w:r>
              <w:rPr>
                <w:rFonts w:ascii="Calibri" w:hAnsi="Calibri" w:cs="Calibri"/>
                <w:color w:val="000000"/>
              </w:rPr>
              <w:t>8,004</w:t>
            </w:r>
          </w:p>
        </w:tc>
        <w:tc>
          <w:tcPr>
            <w:tcW w:w="547" w:type="pct"/>
            <w:tcBorders>
              <w:top w:val="single" w:sz="4" w:space="0" w:color="auto"/>
              <w:left w:val="single" w:sz="4" w:space="0" w:color="auto"/>
              <w:bottom w:val="single" w:sz="4" w:space="0" w:color="auto"/>
              <w:right w:val="single" w:sz="4" w:space="0" w:color="auto"/>
            </w:tcBorders>
          </w:tcPr>
          <w:p w14:paraId="2506E4CE" w14:textId="77777777" w:rsidR="00265584" w:rsidRDefault="00265584">
            <w:pPr>
              <w:rPr>
                <w:rFonts w:ascii="Calibri" w:hAnsi="Calibri" w:cs="Calibri"/>
                <w:color w:val="000000"/>
              </w:rPr>
            </w:pPr>
          </w:p>
        </w:tc>
      </w:tr>
      <w:tr w:rsidR="00265584" w14:paraId="33F52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70814B8" w14:textId="77777777" w:rsidR="00265584" w:rsidRDefault="00265584">
            <w:r>
              <w:t>Illinoi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C0F96E8" w14:textId="77777777" w:rsidR="00265584" w:rsidRDefault="00265584">
            <w:r>
              <w:rPr>
                <w:rFonts w:ascii="Calibri" w:hAnsi="Calibri" w:cs="Calibri"/>
                <w:color w:val="000000"/>
              </w:rPr>
              <w:t>6,18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D1D27BD" w14:textId="77777777" w:rsidR="00265584" w:rsidRDefault="00265584">
            <w:r>
              <w:rPr>
                <w:rFonts w:ascii="Calibri" w:hAnsi="Calibri" w:cs="Calibri"/>
                <w:color w:val="000000"/>
              </w:rPr>
              <w:t>778</w:t>
            </w:r>
          </w:p>
        </w:tc>
        <w:tc>
          <w:tcPr>
            <w:tcW w:w="549" w:type="pct"/>
            <w:tcBorders>
              <w:top w:val="single" w:sz="4" w:space="0" w:color="auto"/>
              <w:left w:val="single" w:sz="4" w:space="0" w:color="auto"/>
              <w:bottom w:val="single" w:sz="4" w:space="0" w:color="auto"/>
              <w:right w:val="single" w:sz="4" w:space="0" w:color="auto"/>
            </w:tcBorders>
            <w:hideMark/>
          </w:tcPr>
          <w:p w14:paraId="328A2EE4" w14:textId="77777777" w:rsidR="00265584" w:rsidRDefault="00265584">
            <w:pPr>
              <w:rPr>
                <w:rFonts w:ascii="Calibri" w:hAnsi="Calibri" w:cs="Calibri"/>
                <w:color w:val="000000"/>
              </w:rPr>
            </w:pPr>
            <w:r>
              <w:t>12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A35A143"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6788FA2" w14:textId="77777777" w:rsidR="00265584" w:rsidRDefault="00265584">
            <w:r>
              <w:rPr>
                <w:rFonts w:ascii="Calibri" w:hAnsi="Calibri" w:cs="Calibri"/>
                <w:color w:val="000000"/>
              </w:rPr>
              <w:t>5,415</w:t>
            </w:r>
          </w:p>
        </w:tc>
        <w:tc>
          <w:tcPr>
            <w:tcW w:w="547" w:type="pct"/>
            <w:tcBorders>
              <w:top w:val="single" w:sz="4" w:space="0" w:color="auto"/>
              <w:left w:val="single" w:sz="4" w:space="0" w:color="auto"/>
              <w:bottom w:val="single" w:sz="4" w:space="0" w:color="auto"/>
              <w:right w:val="single" w:sz="4" w:space="0" w:color="auto"/>
            </w:tcBorders>
          </w:tcPr>
          <w:p w14:paraId="0A2B2347" w14:textId="77777777" w:rsidR="00265584" w:rsidRDefault="00265584">
            <w:pPr>
              <w:rPr>
                <w:rFonts w:ascii="Calibri" w:hAnsi="Calibri" w:cs="Calibri"/>
                <w:color w:val="000000"/>
              </w:rPr>
            </w:pPr>
          </w:p>
        </w:tc>
      </w:tr>
      <w:tr w:rsidR="00265584" w14:paraId="7A2612C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E7898F9" w14:textId="77777777" w:rsidR="00265584" w:rsidRDefault="00265584">
            <w:r>
              <w:t>Ind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3917A1F" w14:textId="77777777" w:rsidR="00265584" w:rsidRDefault="00265584">
            <w:r>
              <w:rPr>
                <w:rFonts w:ascii="Calibri" w:hAnsi="Calibri" w:cs="Calibri"/>
                <w:color w:val="000000"/>
              </w:rPr>
              <w:t>9,82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F06E629" w14:textId="77777777" w:rsidR="00265584" w:rsidRDefault="00265584">
            <w:r>
              <w:rPr>
                <w:rFonts w:ascii="Calibri" w:hAnsi="Calibri" w:cs="Calibri"/>
                <w:color w:val="000000"/>
              </w:rPr>
              <w:t>1,361</w:t>
            </w:r>
          </w:p>
        </w:tc>
        <w:tc>
          <w:tcPr>
            <w:tcW w:w="549" w:type="pct"/>
            <w:tcBorders>
              <w:top w:val="single" w:sz="4" w:space="0" w:color="auto"/>
              <w:left w:val="single" w:sz="4" w:space="0" w:color="auto"/>
              <w:bottom w:val="single" w:sz="4" w:space="0" w:color="auto"/>
              <w:right w:val="single" w:sz="4" w:space="0" w:color="auto"/>
            </w:tcBorders>
            <w:hideMark/>
          </w:tcPr>
          <w:p w14:paraId="16B85FC8" w14:textId="77777777" w:rsidR="00265584" w:rsidRDefault="00265584">
            <w:pPr>
              <w:rPr>
                <w:rFonts w:ascii="Calibri" w:hAnsi="Calibri" w:cs="Calibri"/>
                <w:color w:val="000000"/>
              </w:rPr>
            </w:pPr>
            <w:r>
              <w:t>50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A3F2791" w14:textId="77777777" w:rsidR="00265584" w:rsidRDefault="00265584">
            <w:r>
              <w:rPr>
                <w:rFonts w:ascii="Calibri" w:hAnsi="Calibri" w:cs="Calibri"/>
                <w:color w:val="000000"/>
              </w:rPr>
              <w:t>4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3DDAA16" w14:textId="77777777" w:rsidR="00265584" w:rsidRDefault="00265584">
            <w:r>
              <w:rPr>
                <w:rFonts w:ascii="Calibri" w:hAnsi="Calibri" w:cs="Calibri"/>
                <w:color w:val="000000"/>
              </w:rPr>
              <w:t>8,504</w:t>
            </w:r>
          </w:p>
        </w:tc>
        <w:tc>
          <w:tcPr>
            <w:tcW w:w="547" w:type="pct"/>
            <w:tcBorders>
              <w:top w:val="single" w:sz="4" w:space="0" w:color="auto"/>
              <w:left w:val="single" w:sz="4" w:space="0" w:color="auto"/>
              <w:bottom w:val="single" w:sz="4" w:space="0" w:color="auto"/>
              <w:right w:val="single" w:sz="4" w:space="0" w:color="auto"/>
            </w:tcBorders>
          </w:tcPr>
          <w:p w14:paraId="09D2E19E" w14:textId="77777777" w:rsidR="00265584" w:rsidRDefault="00265584">
            <w:pPr>
              <w:rPr>
                <w:rFonts w:ascii="Calibri" w:hAnsi="Calibri" w:cs="Calibri"/>
                <w:color w:val="000000"/>
              </w:rPr>
            </w:pPr>
          </w:p>
        </w:tc>
      </w:tr>
      <w:tr w:rsidR="00265584" w14:paraId="4C8D34A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AB7F30" w14:textId="77777777" w:rsidR="00265584" w:rsidRDefault="00265584">
            <w:r>
              <w:t>Iow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B3B2A15" w14:textId="77777777" w:rsidR="00265584" w:rsidRDefault="00265584">
            <w:r>
              <w:rPr>
                <w:rFonts w:ascii="Calibri" w:hAnsi="Calibri" w:cs="Calibri"/>
                <w:color w:val="000000"/>
              </w:rPr>
              <w:t>8,0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7CA32B5" w14:textId="77777777" w:rsidR="00265584" w:rsidRDefault="00265584">
            <w:r>
              <w:rPr>
                <w:rFonts w:ascii="Calibri" w:hAnsi="Calibri" w:cs="Calibri"/>
                <w:color w:val="000000"/>
              </w:rPr>
              <w:t>724</w:t>
            </w:r>
          </w:p>
        </w:tc>
        <w:tc>
          <w:tcPr>
            <w:tcW w:w="549" w:type="pct"/>
            <w:tcBorders>
              <w:top w:val="single" w:sz="4" w:space="0" w:color="auto"/>
              <w:left w:val="single" w:sz="4" w:space="0" w:color="auto"/>
              <w:bottom w:val="single" w:sz="4" w:space="0" w:color="auto"/>
              <w:right w:val="single" w:sz="4" w:space="0" w:color="auto"/>
            </w:tcBorders>
            <w:hideMark/>
          </w:tcPr>
          <w:p w14:paraId="630823BE" w14:textId="77777777" w:rsidR="00265584" w:rsidRDefault="00265584">
            <w:pPr>
              <w:rPr>
                <w:rFonts w:ascii="Calibri" w:hAnsi="Calibri" w:cs="Calibri"/>
                <w:color w:val="000000"/>
              </w:rPr>
            </w:pPr>
            <w:r>
              <w:t>2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A500FA2"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C748AFF" w14:textId="77777777" w:rsidR="00265584" w:rsidRDefault="00265584">
            <w:r>
              <w:rPr>
                <w:rFonts w:ascii="Calibri" w:hAnsi="Calibri" w:cs="Calibri"/>
                <w:color w:val="000000"/>
              </w:rPr>
              <w:t>7,379</w:t>
            </w:r>
          </w:p>
        </w:tc>
        <w:tc>
          <w:tcPr>
            <w:tcW w:w="547" w:type="pct"/>
            <w:tcBorders>
              <w:top w:val="single" w:sz="4" w:space="0" w:color="auto"/>
              <w:left w:val="single" w:sz="4" w:space="0" w:color="auto"/>
              <w:bottom w:val="single" w:sz="4" w:space="0" w:color="auto"/>
              <w:right w:val="single" w:sz="4" w:space="0" w:color="auto"/>
            </w:tcBorders>
          </w:tcPr>
          <w:p w14:paraId="1E054DFA" w14:textId="77777777" w:rsidR="00265584" w:rsidRDefault="00265584">
            <w:pPr>
              <w:rPr>
                <w:rFonts w:ascii="Calibri" w:hAnsi="Calibri" w:cs="Calibri"/>
                <w:color w:val="000000"/>
              </w:rPr>
            </w:pPr>
          </w:p>
        </w:tc>
      </w:tr>
      <w:tr w:rsidR="00265584" w14:paraId="36325851"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02ACE47" w14:textId="77777777" w:rsidR="00265584" w:rsidRDefault="00265584">
            <w:r>
              <w:t>Kans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538562D" w14:textId="77777777" w:rsidR="00265584" w:rsidRDefault="00265584">
            <w:r>
              <w:rPr>
                <w:rFonts w:ascii="Calibri" w:hAnsi="Calibri" w:cs="Calibri"/>
                <w:color w:val="000000"/>
              </w:rPr>
              <w:t>14,69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4EFB20" w14:textId="77777777" w:rsidR="00265584" w:rsidRDefault="00265584">
            <w:r>
              <w:rPr>
                <w:rFonts w:ascii="Calibri" w:hAnsi="Calibri" w:cs="Calibri"/>
                <w:color w:val="000000"/>
              </w:rPr>
              <w:t>1,839</w:t>
            </w:r>
          </w:p>
        </w:tc>
        <w:tc>
          <w:tcPr>
            <w:tcW w:w="549" w:type="pct"/>
            <w:tcBorders>
              <w:top w:val="single" w:sz="4" w:space="0" w:color="auto"/>
              <w:left w:val="single" w:sz="4" w:space="0" w:color="auto"/>
              <w:bottom w:val="single" w:sz="4" w:space="0" w:color="auto"/>
              <w:right w:val="single" w:sz="4" w:space="0" w:color="auto"/>
            </w:tcBorders>
            <w:hideMark/>
          </w:tcPr>
          <w:p w14:paraId="1A04E15B" w14:textId="77777777" w:rsidR="00265584" w:rsidRDefault="00265584">
            <w:pPr>
              <w:rPr>
                <w:rFonts w:ascii="Calibri" w:hAnsi="Calibri" w:cs="Calibri"/>
                <w:color w:val="000000"/>
              </w:rPr>
            </w:pPr>
            <w:r>
              <w:t>82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84614A8" w14:textId="77777777" w:rsidR="00265584" w:rsidRDefault="00265584">
            <w:r>
              <w:rPr>
                <w:rFonts w:ascii="Calibri" w:hAnsi="Calibri" w:cs="Calibri"/>
                <w:color w:val="000000"/>
              </w:rPr>
              <w:t>5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3935E80" w14:textId="77777777" w:rsidR="00265584" w:rsidRDefault="00265584">
            <w:r>
              <w:rPr>
                <w:rFonts w:ascii="Calibri" w:hAnsi="Calibri" w:cs="Calibri"/>
                <w:color w:val="000000"/>
              </w:rPr>
              <w:t>12,910</w:t>
            </w:r>
          </w:p>
        </w:tc>
        <w:tc>
          <w:tcPr>
            <w:tcW w:w="547" w:type="pct"/>
            <w:tcBorders>
              <w:top w:val="single" w:sz="4" w:space="0" w:color="auto"/>
              <w:left w:val="single" w:sz="4" w:space="0" w:color="auto"/>
              <w:bottom w:val="single" w:sz="4" w:space="0" w:color="auto"/>
              <w:right w:val="single" w:sz="4" w:space="0" w:color="auto"/>
            </w:tcBorders>
          </w:tcPr>
          <w:p w14:paraId="079D3CCE" w14:textId="77777777" w:rsidR="00265584" w:rsidRDefault="00265584">
            <w:pPr>
              <w:rPr>
                <w:rFonts w:ascii="Calibri" w:hAnsi="Calibri" w:cs="Calibri"/>
                <w:color w:val="000000"/>
              </w:rPr>
            </w:pPr>
          </w:p>
        </w:tc>
      </w:tr>
      <w:tr w:rsidR="00265584" w14:paraId="63863D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472FF15" w14:textId="77777777" w:rsidR="00265584" w:rsidRDefault="00265584">
            <w:r>
              <w:t>Louis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AB09270" w14:textId="77777777" w:rsidR="00265584" w:rsidRDefault="00265584">
            <w:r>
              <w:rPr>
                <w:rFonts w:ascii="Calibri" w:hAnsi="Calibri" w:cs="Calibri"/>
                <w:color w:val="000000"/>
              </w:rPr>
              <w:t>8,82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2EE82F1" w14:textId="77777777" w:rsidR="00265584" w:rsidRDefault="00265584">
            <w:r>
              <w:rPr>
                <w:rFonts w:ascii="Calibri" w:hAnsi="Calibri" w:cs="Calibri"/>
                <w:color w:val="000000"/>
              </w:rPr>
              <w:t>1,214</w:t>
            </w:r>
          </w:p>
        </w:tc>
        <w:tc>
          <w:tcPr>
            <w:tcW w:w="549" w:type="pct"/>
            <w:tcBorders>
              <w:top w:val="single" w:sz="4" w:space="0" w:color="auto"/>
              <w:left w:val="single" w:sz="4" w:space="0" w:color="auto"/>
              <w:bottom w:val="single" w:sz="4" w:space="0" w:color="auto"/>
              <w:right w:val="single" w:sz="4" w:space="0" w:color="auto"/>
            </w:tcBorders>
            <w:hideMark/>
          </w:tcPr>
          <w:p w14:paraId="0322307F" w14:textId="77777777" w:rsidR="00265584" w:rsidRDefault="00265584">
            <w:pPr>
              <w:rPr>
                <w:rFonts w:ascii="Calibri" w:hAnsi="Calibri" w:cs="Calibri"/>
                <w:color w:val="000000"/>
              </w:rPr>
            </w:pPr>
            <w:r>
              <w:t>8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AB1C8D" w14:textId="77777777" w:rsidR="00265584" w:rsidRDefault="00265584">
            <w:r>
              <w:rPr>
                <w:rFonts w:ascii="Calibri" w:hAnsi="Calibri" w:cs="Calibri"/>
                <w:color w:val="000000"/>
              </w:rPr>
              <w:t>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C7331B5" w14:textId="77777777" w:rsidR="00265584" w:rsidRDefault="00265584">
            <w:r>
              <w:rPr>
                <w:rFonts w:ascii="Calibri" w:hAnsi="Calibri" w:cs="Calibri"/>
                <w:color w:val="000000"/>
              </w:rPr>
              <w:t>7,619</w:t>
            </w:r>
          </w:p>
        </w:tc>
        <w:tc>
          <w:tcPr>
            <w:tcW w:w="547" w:type="pct"/>
            <w:tcBorders>
              <w:top w:val="single" w:sz="4" w:space="0" w:color="auto"/>
              <w:left w:val="single" w:sz="4" w:space="0" w:color="auto"/>
              <w:bottom w:val="single" w:sz="4" w:space="0" w:color="auto"/>
              <w:right w:val="single" w:sz="4" w:space="0" w:color="auto"/>
            </w:tcBorders>
          </w:tcPr>
          <w:p w14:paraId="5A46A71F" w14:textId="77777777" w:rsidR="00265584" w:rsidRDefault="00265584">
            <w:pPr>
              <w:rPr>
                <w:rFonts w:ascii="Calibri" w:hAnsi="Calibri" w:cs="Calibri"/>
                <w:color w:val="000000"/>
              </w:rPr>
            </w:pPr>
          </w:p>
        </w:tc>
      </w:tr>
      <w:tr w:rsidR="00265584" w14:paraId="46841539"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FE6F824" w14:textId="77777777" w:rsidR="00265584" w:rsidRDefault="00265584">
            <w:r>
              <w:lastRenderedPageBreak/>
              <w:t>Main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ACA4768" w14:textId="77777777" w:rsidR="00265584" w:rsidRDefault="00265584">
            <w:r>
              <w:rPr>
                <w:rFonts w:ascii="Calibri" w:hAnsi="Calibri" w:cs="Calibri"/>
                <w:color w:val="000000"/>
              </w:rPr>
              <w:t>4,52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D2241D0" w14:textId="77777777" w:rsidR="00265584" w:rsidRDefault="00265584">
            <w:r>
              <w:rPr>
                <w:rFonts w:ascii="Calibri" w:hAnsi="Calibri" w:cs="Calibri"/>
                <w:color w:val="000000"/>
              </w:rPr>
              <w:t>644</w:t>
            </w:r>
          </w:p>
        </w:tc>
        <w:tc>
          <w:tcPr>
            <w:tcW w:w="549" w:type="pct"/>
            <w:tcBorders>
              <w:top w:val="single" w:sz="4" w:space="0" w:color="auto"/>
              <w:left w:val="single" w:sz="4" w:space="0" w:color="auto"/>
              <w:bottom w:val="single" w:sz="4" w:space="0" w:color="auto"/>
              <w:right w:val="single" w:sz="4" w:space="0" w:color="auto"/>
            </w:tcBorders>
            <w:hideMark/>
          </w:tcPr>
          <w:p w14:paraId="3643AB05" w14:textId="77777777" w:rsidR="00265584" w:rsidRDefault="00265584">
            <w:pPr>
              <w:rPr>
                <w:rFonts w:ascii="Calibri" w:hAnsi="Calibri" w:cs="Calibri"/>
                <w:color w:val="000000"/>
              </w:rPr>
            </w:pPr>
            <w:r>
              <w:t>37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D04AC37" w14:textId="77777777" w:rsidR="00265584" w:rsidRDefault="00265584">
            <w:r>
              <w:rPr>
                <w:rFonts w:ascii="Calibri" w:hAnsi="Calibri" w:cs="Calibri"/>
                <w:color w:val="000000"/>
              </w:rPr>
              <w:t>2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74FAC2D" w14:textId="77777777" w:rsidR="00265584" w:rsidRDefault="00265584">
            <w:r>
              <w:rPr>
                <w:rFonts w:ascii="Calibri" w:hAnsi="Calibri" w:cs="Calibri"/>
                <w:color w:val="000000"/>
              </w:rPr>
              <w:t>3,902</w:t>
            </w:r>
          </w:p>
        </w:tc>
        <w:tc>
          <w:tcPr>
            <w:tcW w:w="547" w:type="pct"/>
            <w:tcBorders>
              <w:top w:val="single" w:sz="4" w:space="0" w:color="auto"/>
              <w:left w:val="single" w:sz="4" w:space="0" w:color="auto"/>
              <w:bottom w:val="single" w:sz="4" w:space="0" w:color="auto"/>
              <w:right w:val="single" w:sz="4" w:space="0" w:color="auto"/>
            </w:tcBorders>
          </w:tcPr>
          <w:p w14:paraId="668CE6EE" w14:textId="77777777" w:rsidR="00265584" w:rsidRDefault="00265584">
            <w:pPr>
              <w:rPr>
                <w:rFonts w:ascii="Calibri" w:hAnsi="Calibri" w:cs="Calibri"/>
                <w:color w:val="000000"/>
              </w:rPr>
            </w:pPr>
          </w:p>
        </w:tc>
      </w:tr>
      <w:tr w:rsidR="00265584" w14:paraId="1E9F283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2F009A" w14:textId="77777777" w:rsidR="00265584" w:rsidRDefault="00265584">
            <w:r>
              <w:t>Mary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36E612" w14:textId="77777777" w:rsidR="00265584" w:rsidRDefault="00265584">
            <w:r>
              <w:rPr>
                <w:rFonts w:ascii="Calibri" w:hAnsi="Calibri" w:cs="Calibri"/>
                <w:color w:val="000000"/>
              </w:rPr>
              <w:t>13,0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724F704" w14:textId="77777777" w:rsidR="00265584" w:rsidRDefault="00265584">
            <w:r>
              <w:rPr>
                <w:rFonts w:ascii="Calibri" w:hAnsi="Calibri" w:cs="Calibri"/>
                <w:color w:val="000000"/>
              </w:rPr>
              <w:t>1,897</w:t>
            </w:r>
          </w:p>
        </w:tc>
        <w:tc>
          <w:tcPr>
            <w:tcW w:w="549" w:type="pct"/>
            <w:tcBorders>
              <w:top w:val="single" w:sz="4" w:space="0" w:color="auto"/>
              <w:left w:val="single" w:sz="4" w:space="0" w:color="auto"/>
              <w:bottom w:val="single" w:sz="4" w:space="0" w:color="auto"/>
              <w:right w:val="single" w:sz="4" w:space="0" w:color="auto"/>
            </w:tcBorders>
            <w:hideMark/>
          </w:tcPr>
          <w:p w14:paraId="002509F5" w14:textId="77777777" w:rsidR="00265584" w:rsidRDefault="00265584">
            <w:pPr>
              <w:rPr>
                <w:rFonts w:ascii="Calibri" w:hAnsi="Calibri" w:cs="Calibri"/>
                <w:color w:val="000000"/>
              </w:rPr>
            </w:pPr>
            <w:r>
              <w:t>62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7FBA3A5" w14:textId="77777777" w:rsidR="00265584" w:rsidRDefault="00265584">
            <w:r>
              <w:rPr>
                <w:rFonts w:ascii="Calibri" w:hAnsi="Calibri" w:cs="Calibri"/>
                <w:color w:val="000000"/>
              </w:rPr>
              <w:t>4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C1A7C9" w14:textId="77777777" w:rsidR="00265584" w:rsidRDefault="00265584">
            <w:r>
              <w:rPr>
                <w:rFonts w:ascii="Calibri" w:hAnsi="Calibri" w:cs="Calibri"/>
                <w:color w:val="000000"/>
              </w:rPr>
              <w:t>11,240</w:t>
            </w:r>
          </w:p>
        </w:tc>
        <w:tc>
          <w:tcPr>
            <w:tcW w:w="547" w:type="pct"/>
            <w:tcBorders>
              <w:top w:val="single" w:sz="4" w:space="0" w:color="auto"/>
              <w:left w:val="single" w:sz="4" w:space="0" w:color="auto"/>
              <w:bottom w:val="single" w:sz="4" w:space="0" w:color="auto"/>
              <w:right w:val="single" w:sz="4" w:space="0" w:color="auto"/>
            </w:tcBorders>
          </w:tcPr>
          <w:p w14:paraId="4F4ED71C" w14:textId="77777777" w:rsidR="00265584" w:rsidRDefault="00265584">
            <w:pPr>
              <w:rPr>
                <w:rFonts w:ascii="Calibri" w:hAnsi="Calibri" w:cs="Calibri"/>
                <w:color w:val="000000"/>
              </w:rPr>
            </w:pPr>
          </w:p>
        </w:tc>
      </w:tr>
      <w:tr w:rsidR="00265584" w14:paraId="6BE6321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AD66DB1" w14:textId="77777777" w:rsidR="00265584" w:rsidRDefault="00265584">
            <w:r>
              <w:t>Michiga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F3B037A" w14:textId="77777777" w:rsidR="00265584" w:rsidRDefault="00265584">
            <w:r>
              <w:rPr>
                <w:rFonts w:ascii="Calibri" w:hAnsi="Calibri" w:cs="Calibri"/>
                <w:color w:val="000000"/>
              </w:rPr>
              <w:t>10,76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60159E7" w14:textId="77777777" w:rsidR="00265584" w:rsidRDefault="00265584">
            <w:r>
              <w:rPr>
                <w:rFonts w:ascii="Calibri" w:hAnsi="Calibri" w:cs="Calibri"/>
                <w:color w:val="000000"/>
              </w:rPr>
              <w:t>1,524</w:t>
            </w:r>
          </w:p>
        </w:tc>
        <w:tc>
          <w:tcPr>
            <w:tcW w:w="549" w:type="pct"/>
            <w:tcBorders>
              <w:top w:val="single" w:sz="4" w:space="0" w:color="auto"/>
              <w:left w:val="single" w:sz="4" w:space="0" w:color="auto"/>
              <w:bottom w:val="single" w:sz="4" w:space="0" w:color="auto"/>
              <w:right w:val="single" w:sz="4" w:space="0" w:color="auto"/>
            </w:tcBorders>
            <w:hideMark/>
          </w:tcPr>
          <w:p w14:paraId="3CE2D30D" w14:textId="77777777" w:rsidR="00265584" w:rsidRDefault="00265584">
            <w:pPr>
              <w:rPr>
                <w:rFonts w:ascii="Calibri" w:hAnsi="Calibri" w:cs="Calibri"/>
                <w:color w:val="000000"/>
              </w:rPr>
            </w:pPr>
            <w:r>
              <w:t>6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4C77548" w14:textId="77777777" w:rsidR="00265584" w:rsidRDefault="00265584">
            <w:r>
              <w:rPr>
                <w:rFonts w:ascii="Calibri" w:hAnsi="Calibri" w:cs="Calibri"/>
                <w:color w:val="000000"/>
              </w:rPr>
              <w:t>4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EB4A02" w14:textId="77777777" w:rsidR="00265584" w:rsidRDefault="00265584">
            <w:r>
              <w:rPr>
                <w:rFonts w:ascii="Calibri" w:hAnsi="Calibri" w:cs="Calibri"/>
                <w:color w:val="000000"/>
              </w:rPr>
              <w:t>9,281</w:t>
            </w:r>
          </w:p>
        </w:tc>
        <w:tc>
          <w:tcPr>
            <w:tcW w:w="547" w:type="pct"/>
            <w:tcBorders>
              <w:top w:val="single" w:sz="4" w:space="0" w:color="auto"/>
              <w:left w:val="single" w:sz="4" w:space="0" w:color="auto"/>
              <w:bottom w:val="single" w:sz="4" w:space="0" w:color="auto"/>
              <w:right w:val="single" w:sz="4" w:space="0" w:color="auto"/>
            </w:tcBorders>
          </w:tcPr>
          <w:p w14:paraId="27831C6C" w14:textId="77777777" w:rsidR="00265584" w:rsidRDefault="00265584">
            <w:pPr>
              <w:rPr>
                <w:rFonts w:ascii="Calibri" w:hAnsi="Calibri" w:cs="Calibri"/>
                <w:color w:val="000000"/>
              </w:rPr>
            </w:pPr>
          </w:p>
        </w:tc>
      </w:tr>
      <w:tr w:rsidR="00265584" w14:paraId="374108A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91BF0BE" w14:textId="77777777" w:rsidR="00265584" w:rsidRDefault="00265584">
            <w:r>
              <w:t>Mississipp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FEFB451" w14:textId="77777777" w:rsidR="00265584" w:rsidRDefault="00265584">
            <w:r>
              <w:rPr>
                <w:rFonts w:ascii="Calibri" w:hAnsi="Calibri" w:cs="Calibri"/>
                <w:color w:val="000000"/>
              </w:rPr>
              <w:t>10,81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9E554AD" w14:textId="77777777" w:rsidR="00265584" w:rsidRDefault="00265584">
            <w:r>
              <w:rPr>
                <w:rFonts w:ascii="Calibri" w:hAnsi="Calibri" w:cs="Calibri"/>
                <w:color w:val="000000"/>
              </w:rPr>
              <w:t>1,527</w:t>
            </w:r>
          </w:p>
        </w:tc>
        <w:tc>
          <w:tcPr>
            <w:tcW w:w="549" w:type="pct"/>
            <w:tcBorders>
              <w:top w:val="single" w:sz="4" w:space="0" w:color="auto"/>
              <w:left w:val="single" w:sz="4" w:space="0" w:color="auto"/>
              <w:bottom w:val="single" w:sz="4" w:space="0" w:color="auto"/>
              <w:right w:val="single" w:sz="4" w:space="0" w:color="auto"/>
            </w:tcBorders>
            <w:hideMark/>
          </w:tcPr>
          <w:p w14:paraId="1DEE551B" w14:textId="77777777" w:rsidR="00265584" w:rsidRDefault="00265584">
            <w:pPr>
              <w:rPr>
                <w:rFonts w:ascii="Calibri" w:hAnsi="Calibri" w:cs="Calibri"/>
                <w:color w:val="000000"/>
              </w:rPr>
            </w:pPr>
            <w:r>
              <w:t>20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B43A1A2" w14:textId="77777777" w:rsidR="00265584" w:rsidRDefault="00265584">
            <w:r>
              <w:rPr>
                <w:rFonts w:ascii="Calibri" w:hAnsi="Calibri" w:cs="Calibri"/>
                <w:color w:val="000000"/>
              </w:rPr>
              <w:t>1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C9C9FDD" w14:textId="77777777" w:rsidR="00265584" w:rsidRDefault="00265584">
            <w:r>
              <w:rPr>
                <w:rFonts w:ascii="Calibri" w:hAnsi="Calibri" w:cs="Calibri"/>
                <w:color w:val="000000"/>
              </w:rPr>
              <w:t>9,303</w:t>
            </w:r>
          </w:p>
        </w:tc>
        <w:tc>
          <w:tcPr>
            <w:tcW w:w="547" w:type="pct"/>
            <w:tcBorders>
              <w:top w:val="single" w:sz="4" w:space="0" w:color="auto"/>
              <w:left w:val="single" w:sz="4" w:space="0" w:color="auto"/>
              <w:bottom w:val="single" w:sz="4" w:space="0" w:color="auto"/>
              <w:right w:val="single" w:sz="4" w:space="0" w:color="auto"/>
            </w:tcBorders>
          </w:tcPr>
          <w:p w14:paraId="2FADBD39" w14:textId="77777777" w:rsidR="00265584" w:rsidRDefault="00265584">
            <w:pPr>
              <w:rPr>
                <w:rFonts w:ascii="Calibri" w:hAnsi="Calibri" w:cs="Calibri"/>
                <w:color w:val="000000"/>
              </w:rPr>
            </w:pPr>
          </w:p>
        </w:tc>
      </w:tr>
      <w:tr w:rsidR="00265584" w14:paraId="0B78109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F6ADF0" w14:textId="77777777" w:rsidR="00265584" w:rsidRDefault="00265584">
            <w:r>
              <w:t>Missour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67BA8E8" w14:textId="77777777" w:rsidR="00265584" w:rsidRDefault="00265584">
            <w:r>
              <w:rPr>
                <w:rFonts w:ascii="Calibri" w:hAnsi="Calibri" w:cs="Calibri"/>
                <w:color w:val="000000"/>
              </w:rPr>
              <w:t>5,64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10B8228" w14:textId="77777777" w:rsidR="00265584" w:rsidRDefault="00265584">
            <w:r>
              <w:rPr>
                <w:rFonts w:ascii="Calibri" w:hAnsi="Calibri" w:cs="Calibri"/>
                <w:color w:val="000000"/>
              </w:rPr>
              <w:t>814</w:t>
            </w:r>
          </w:p>
        </w:tc>
        <w:tc>
          <w:tcPr>
            <w:tcW w:w="549" w:type="pct"/>
            <w:tcBorders>
              <w:top w:val="single" w:sz="4" w:space="0" w:color="auto"/>
              <w:left w:val="single" w:sz="4" w:space="0" w:color="auto"/>
              <w:bottom w:val="single" w:sz="4" w:space="0" w:color="auto"/>
              <w:right w:val="single" w:sz="4" w:space="0" w:color="auto"/>
            </w:tcBorders>
            <w:hideMark/>
          </w:tcPr>
          <w:p w14:paraId="518D0302" w14:textId="77777777" w:rsidR="00265584" w:rsidRDefault="00265584">
            <w:pPr>
              <w:rPr>
                <w:rFonts w:ascii="Calibri" w:hAnsi="Calibri" w:cs="Calibri"/>
                <w:color w:val="000000"/>
              </w:rPr>
            </w:pPr>
            <w:r>
              <w:t>26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9B952B2" w14:textId="77777777" w:rsidR="00265584" w:rsidRDefault="00265584">
            <w:r>
              <w:rPr>
                <w:rFonts w:ascii="Calibri" w:hAnsi="Calibri" w:cs="Calibri"/>
                <w:color w:val="000000"/>
              </w:rPr>
              <w:t>2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A650E1" w14:textId="77777777" w:rsidR="00265584" w:rsidRDefault="00265584">
            <w:r>
              <w:rPr>
                <w:rFonts w:ascii="Calibri" w:hAnsi="Calibri" w:cs="Calibri"/>
                <w:color w:val="000000"/>
              </w:rPr>
              <w:t>4,852</w:t>
            </w:r>
          </w:p>
        </w:tc>
        <w:tc>
          <w:tcPr>
            <w:tcW w:w="547" w:type="pct"/>
            <w:tcBorders>
              <w:top w:val="single" w:sz="4" w:space="0" w:color="auto"/>
              <w:left w:val="single" w:sz="4" w:space="0" w:color="auto"/>
              <w:bottom w:val="single" w:sz="4" w:space="0" w:color="auto"/>
              <w:right w:val="single" w:sz="4" w:space="0" w:color="auto"/>
            </w:tcBorders>
          </w:tcPr>
          <w:p w14:paraId="187995E4" w14:textId="77777777" w:rsidR="00265584" w:rsidRDefault="00265584">
            <w:pPr>
              <w:rPr>
                <w:rFonts w:ascii="Calibri" w:hAnsi="Calibri" w:cs="Calibri"/>
                <w:color w:val="000000"/>
              </w:rPr>
            </w:pPr>
          </w:p>
        </w:tc>
      </w:tr>
      <w:tr w:rsidR="00265584" w14:paraId="1A7E57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8222723" w14:textId="77777777" w:rsidR="00265584" w:rsidRDefault="00265584">
            <w:r>
              <w:t>Mont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4423DB" w14:textId="77777777" w:rsidR="00265584" w:rsidRDefault="00265584">
            <w:r>
              <w:rPr>
                <w:rFonts w:ascii="Calibri" w:hAnsi="Calibri" w:cs="Calibri"/>
                <w:color w:val="000000"/>
              </w:rPr>
              <w:t>8,60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E2086F6" w14:textId="77777777" w:rsidR="00265584" w:rsidRDefault="00265584">
            <w:r>
              <w:rPr>
                <w:rFonts w:ascii="Calibri" w:hAnsi="Calibri" w:cs="Calibri"/>
                <w:color w:val="000000"/>
              </w:rPr>
              <w:t>909</w:t>
            </w:r>
          </w:p>
        </w:tc>
        <w:tc>
          <w:tcPr>
            <w:tcW w:w="549" w:type="pct"/>
            <w:tcBorders>
              <w:top w:val="single" w:sz="4" w:space="0" w:color="auto"/>
              <w:left w:val="single" w:sz="4" w:space="0" w:color="auto"/>
              <w:bottom w:val="single" w:sz="4" w:space="0" w:color="auto"/>
              <w:right w:val="single" w:sz="4" w:space="0" w:color="auto"/>
            </w:tcBorders>
            <w:hideMark/>
          </w:tcPr>
          <w:p w14:paraId="20E675B1" w14:textId="77777777" w:rsidR="00265584" w:rsidRDefault="00265584">
            <w:pPr>
              <w:rPr>
                <w:rFonts w:ascii="Calibri" w:hAnsi="Calibri" w:cs="Calibri"/>
                <w:color w:val="000000"/>
              </w:rPr>
            </w:pPr>
            <w:r>
              <w:t>28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43DD779"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3802470" w14:textId="77777777" w:rsidR="00265584" w:rsidRDefault="00265584">
            <w:r>
              <w:rPr>
                <w:rFonts w:ascii="Calibri" w:hAnsi="Calibri" w:cs="Calibri"/>
                <w:color w:val="000000"/>
              </w:rPr>
              <w:t>7,717</w:t>
            </w:r>
          </w:p>
        </w:tc>
        <w:tc>
          <w:tcPr>
            <w:tcW w:w="547" w:type="pct"/>
            <w:tcBorders>
              <w:top w:val="single" w:sz="4" w:space="0" w:color="auto"/>
              <w:left w:val="single" w:sz="4" w:space="0" w:color="auto"/>
              <w:bottom w:val="single" w:sz="4" w:space="0" w:color="auto"/>
              <w:right w:val="single" w:sz="4" w:space="0" w:color="auto"/>
            </w:tcBorders>
          </w:tcPr>
          <w:p w14:paraId="36028A3F" w14:textId="77777777" w:rsidR="00265584" w:rsidRDefault="00265584">
            <w:pPr>
              <w:rPr>
                <w:rFonts w:ascii="Calibri" w:hAnsi="Calibri" w:cs="Calibri"/>
                <w:color w:val="000000"/>
              </w:rPr>
            </w:pPr>
          </w:p>
        </w:tc>
      </w:tr>
      <w:tr w:rsidR="00265584" w14:paraId="75D7D28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E2127C" w14:textId="77777777" w:rsidR="00265584" w:rsidRDefault="00265584">
            <w:r>
              <w:t>Nebrask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EC1C67" w14:textId="77777777" w:rsidR="00265584" w:rsidRDefault="00265584">
            <w:r>
              <w:rPr>
                <w:rFonts w:ascii="Calibri" w:hAnsi="Calibri" w:cs="Calibri"/>
                <w:color w:val="000000"/>
              </w:rPr>
              <w:t>17,8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F0A70E9" w14:textId="77777777" w:rsidR="00265584" w:rsidRDefault="00265584">
            <w:r>
              <w:rPr>
                <w:rFonts w:ascii="Calibri" w:hAnsi="Calibri" w:cs="Calibri"/>
                <w:color w:val="000000"/>
              </w:rPr>
              <w:t>1,644</w:t>
            </w:r>
          </w:p>
        </w:tc>
        <w:tc>
          <w:tcPr>
            <w:tcW w:w="549" w:type="pct"/>
            <w:tcBorders>
              <w:top w:val="single" w:sz="4" w:space="0" w:color="auto"/>
              <w:left w:val="single" w:sz="4" w:space="0" w:color="auto"/>
              <w:bottom w:val="single" w:sz="4" w:space="0" w:color="auto"/>
              <w:right w:val="single" w:sz="4" w:space="0" w:color="auto"/>
            </w:tcBorders>
            <w:hideMark/>
          </w:tcPr>
          <w:p w14:paraId="0E9A7E27" w14:textId="77777777" w:rsidR="00265584" w:rsidRDefault="00265584">
            <w:pPr>
              <w:rPr>
                <w:rFonts w:ascii="Calibri" w:hAnsi="Calibri" w:cs="Calibri"/>
                <w:color w:val="000000"/>
              </w:rPr>
            </w:pPr>
            <w:r>
              <w:t>71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7E65A09" w14:textId="77777777" w:rsidR="00265584" w:rsidRDefault="00265584">
            <w:r>
              <w:rPr>
                <w:rFonts w:ascii="Calibri" w:hAnsi="Calibri" w:cs="Calibri"/>
                <w:color w:val="000000"/>
              </w:rPr>
              <w:t>5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18EA21" w14:textId="77777777" w:rsidR="00265584" w:rsidRDefault="00265584">
            <w:r>
              <w:rPr>
                <w:rFonts w:ascii="Calibri" w:hAnsi="Calibri" w:cs="Calibri"/>
                <w:color w:val="000000"/>
              </w:rPr>
              <w:t>16,292</w:t>
            </w:r>
          </w:p>
        </w:tc>
        <w:tc>
          <w:tcPr>
            <w:tcW w:w="547" w:type="pct"/>
            <w:tcBorders>
              <w:top w:val="single" w:sz="4" w:space="0" w:color="auto"/>
              <w:left w:val="single" w:sz="4" w:space="0" w:color="auto"/>
              <w:bottom w:val="single" w:sz="4" w:space="0" w:color="auto"/>
              <w:right w:val="single" w:sz="4" w:space="0" w:color="auto"/>
            </w:tcBorders>
          </w:tcPr>
          <w:p w14:paraId="45DACC2E" w14:textId="77777777" w:rsidR="00265584" w:rsidRDefault="00265584">
            <w:pPr>
              <w:rPr>
                <w:rFonts w:ascii="Calibri" w:hAnsi="Calibri" w:cs="Calibri"/>
                <w:color w:val="000000"/>
              </w:rPr>
            </w:pPr>
          </w:p>
        </w:tc>
      </w:tr>
      <w:tr w:rsidR="00265584" w14:paraId="547F14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3B492BB" w14:textId="77777777" w:rsidR="00265584" w:rsidRDefault="00265584">
            <w:r>
              <w:t>New Hampshir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6DFC5A" w14:textId="77777777" w:rsidR="00265584" w:rsidRDefault="00265584">
            <w:r>
              <w:rPr>
                <w:rFonts w:ascii="Calibri" w:hAnsi="Calibri" w:cs="Calibri"/>
                <w:color w:val="000000"/>
              </w:rPr>
              <w:t>5,28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377029B" w14:textId="77777777" w:rsidR="00265584" w:rsidRDefault="00265584">
            <w:r>
              <w:rPr>
                <w:rFonts w:ascii="Calibri" w:hAnsi="Calibri" w:cs="Calibri"/>
                <w:color w:val="000000"/>
              </w:rPr>
              <w:t>664</w:t>
            </w:r>
          </w:p>
        </w:tc>
        <w:tc>
          <w:tcPr>
            <w:tcW w:w="549" w:type="pct"/>
            <w:tcBorders>
              <w:top w:val="single" w:sz="4" w:space="0" w:color="auto"/>
              <w:left w:val="single" w:sz="4" w:space="0" w:color="auto"/>
              <w:bottom w:val="single" w:sz="4" w:space="0" w:color="auto"/>
              <w:right w:val="single" w:sz="4" w:space="0" w:color="auto"/>
            </w:tcBorders>
            <w:hideMark/>
          </w:tcPr>
          <w:p w14:paraId="27ABBC2B" w14:textId="77777777" w:rsidR="00265584" w:rsidRDefault="00265584">
            <w:pPr>
              <w:rPr>
                <w:rFonts w:ascii="Calibri" w:hAnsi="Calibri" w:cs="Calibri"/>
                <w:color w:val="000000"/>
              </w:rPr>
            </w:pPr>
            <w:r>
              <w:t>23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25E7885"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D4230F2" w14:textId="77777777" w:rsidR="00265584" w:rsidRDefault="00265584">
            <w:r>
              <w:rPr>
                <w:rFonts w:ascii="Calibri" w:hAnsi="Calibri" w:cs="Calibri"/>
                <w:color w:val="000000"/>
              </w:rPr>
              <w:t>4,640</w:t>
            </w:r>
          </w:p>
        </w:tc>
        <w:tc>
          <w:tcPr>
            <w:tcW w:w="547" w:type="pct"/>
            <w:tcBorders>
              <w:top w:val="single" w:sz="4" w:space="0" w:color="auto"/>
              <w:left w:val="single" w:sz="4" w:space="0" w:color="auto"/>
              <w:bottom w:val="single" w:sz="4" w:space="0" w:color="auto"/>
              <w:right w:val="single" w:sz="4" w:space="0" w:color="auto"/>
            </w:tcBorders>
          </w:tcPr>
          <w:p w14:paraId="6F5CC1AE" w14:textId="77777777" w:rsidR="00265584" w:rsidRDefault="00265584">
            <w:pPr>
              <w:rPr>
                <w:rFonts w:ascii="Calibri" w:hAnsi="Calibri" w:cs="Calibri"/>
                <w:color w:val="000000"/>
              </w:rPr>
            </w:pPr>
          </w:p>
        </w:tc>
      </w:tr>
      <w:tr w:rsidR="00265584" w14:paraId="1059DB7F"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3854E2" w14:textId="77777777" w:rsidR="00265584" w:rsidRDefault="00265584">
            <w:r>
              <w:t>New Jersey</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1D2B15" w14:textId="77777777" w:rsidR="00265584" w:rsidRDefault="00265584">
            <w:r>
              <w:rPr>
                <w:rFonts w:ascii="Calibri" w:hAnsi="Calibri" w:cs="Calibri"/>
                <w:color w:val="000000"/>
              </w:rPr>
              <w:t>15,41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00A9B52" w14:textId="77777777" w:rsidR="00265584" w:rsidRDefault="00265584">
            <w:r>
              <w:rPr>
                <w:rFonts w:ascii="Calibri" w:hAnsi="Calibri" w:cs="Calibri"/>
                <w:color w:val="000000"/>
              </w:rPr>
              <w:t>2,230</w:t>
            </w:r>
          </w:p>
        </w:tc>
        <w:tc>
          <w:tcPr>
            <w:tcW w:w="549" w:type="pct"/>
            <w:tcBorders>
              <w:top w:val="single" w:sz="4" w:space="0" w:color="auto"/>
              <w:left w:val="single" w:sz="4" w:space="0" w:color="auto"/>
              <w:bottom w:val="single" w:sz="4" w:space="0" w:color="auto"/>
              <w:right w:val="single" w:sz="4" w:space="0" w:color="auto"/>
            </w:tcBorders>
            <w:hideMark/>
          </w:tcPr>
          <w:p w14:paraId="41F578B3" w14:textId="77777777" w:rsidR="00265584" w:rsidRDefault="00265584">
            <w:pPr>
              <w:rPr>
                <w:rFonts w:ascii="Calibri" w:hAnsi="Calibri" w:cs="Calibri"/>
                <w:color w:val="000000"/>
              </w:rPr>
            </w:pPr>
            <w:r>
              <w:t>45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2431B0"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6492EB6D" w14:textId="77777777" w:rsidR="00265584" w:rsidRDefault="00265584">
            <w:r>
              <w:rPr>
                <w:rFonts w:ascii="Calibri" w:hAnsi="Calibri" w:cs="Calibri"/>
                <w:color w:val="000000"/>
              </w:rPr>
              <w:t>13,212</w:t>
            </w:r>
          </w:p>
        </w:tc>
        <w:tc>
          <w:tcPr>
            <w:tcW w:w="547" w:type="pct"/>
            <w:tcBorders>
              <w:top w:val="single" w:sz="4" w:space="0" w:color="auto"/>
              <w:left w:val="single" w:sz="4" w:space="0" w:color="auto"/>
              <w:bottom w:val="single" w:sz="4" w:space="0" w:color="auto"/>
              <w:right w:val="single" w:sz="4" w:space="0" w:color="auto"/>
            </w:tcBorders>
          </w:tcPr>
          <w:p w14:paraId="735EA12B" w14:textId="77777777" w:rsidR="00265584" w:rsidRDefault="00265584">
            <w:pPr>
              <w:rPr>
                <w:rFonts w:ascii="Calibri" w:hAnsi="Calibri" w:cs="Calibri"/>
                <w:color w:val="000000"/>
              </w:rPr>
            </w:pPr>
          </w:p>
        </w:tc>
      </w:tr>
      <w:tr w:rsidR="00265584" w14:paraId="69E72B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24647C3" w14:textId="77777777" w:rsidR="00265584" w:rsidRDefault="00265584">
            <w:r>
              <w:t>New Mexic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3BFF9F" w14:textId="77777777" w:rsidR="00265584" w:rsidRDefault="00265584">
            <w:r>
              <w:rPr>
                <w:rFonts w:ascii="Calibri" w:hAnsi="Calibri" w:cs="Calibri"/>
                <w:color w:val="000000"/>
              </w:rPr>
              <w:t>5,55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1CA534C" w14:textId="77777777" w:rsidR="00265584" w:rsidRDefault="00265584">
            <w:r>
              <w:rPr>
                <w:rFonts w:ascii="Calibri" w:hAnsi="Calibri" w:cs="Calibri"/>
                <w:color w:val="000000"/>
              </w:rPr>
              <w:t>765</w:t>
            </w:r>
          </w:p>
        </w:tc>
        <w:tc>
          <w:tcPr>
            <w:tcW w:w="549" w:type="pct"/>
            <w:tcBorders>
              <w:top w:val="single" w:sz="4" w:space="0" w:color="auto"/>
              <w:left w:val="single" w:sz="4" w:space="0" w:color="auto"/>
              <w:bottom w:val="single" w:sz="4" w:space="0" w:color="auto"/>
              <w:right w:val="single" w:sz="4" w:space="0" w:color="auto"/>
            </w:tcBorders>
            <w:hideMark/>
          </w:tcPr>
          <w:p w14:paraId="09EA70F7" w14:textId="77777777" w:rsidR="00265584" w:rsidRDefault="00265584">
            <w:pPr>
              <w:rPr>
                <w:rFonts w:ascii="Calibri" w:hAnsi="Calibri" w:cs="Calibri"/>
                <w:color w:val="000000"/>
              </w:rPr>
            </w:pPr>
            <w:r>
              <w:t>28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FC6BDB"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BC265E8" w14:textId="77777777" w:rsidR="00265584" w:rsidRDefault="00265584">
            <w:r>
              <w:rPr>
                <w:rFonts w:ascii="Calibri" w:hAnsi="Calibri" w:cs="Calibri"/>
                <w:color w:val="000000"/>
              </w:rPr>
              <w:t>4,806</w:t>
            </w:r>
          </w:p>
        </w:tc>
        <w:tc>
          <w:tcPr>
            <w:tcW w:w="547" w:type="pct"/>
            <w:tcBorders>
              <w:top w:val="single" w:sz="4" w:space="0" w:color="auto"/>
              <w:left w:val="single" w:sz="4" w:space="0" w:color="auto"/>
              <w:bottom w:val="single" w:sz="4" w:space="0" w:color="auto"/>
              <w:right w:val="single" w:sz="4" w:space="0" w:color="auto"/>
            </w:tcBorders>
          </w:tcPr>
          <w:p w14:paraId="7BCC5BB5" w14:textId="77777777" w:rsidR="00265584" w:rsidRDefault="00265584">
            <w:pPr>
              <w:rPr>
                <w:rFonts w:ascii="Calibri" w:hAnsi="Calibri" w:cs="Calibri"/>
                <w:color w:val="000000"/>
              </w:rPr>
            </w:pPr>
          </w:p>
        </w:tc>
      </w:tr>
      <w:tr w:rsidR="00265584" w14:paraId="2912F71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4718537" w14:textId="77777777" w:rsidR="00265584" w:rsidRDefault="00265584">
            <w:r>
              <w:t>New York</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2107D92" w14:textId="77777777" w:rsidR="00265584" w:rsidRDefault="00265584">
            <w:r>
              <w:rPr>
                <w:rFonts w:ascii="Calibri" w:hAnsi="Calibri" w:cs="Calibri"/>
                <w:color w:val="000000"/>
              </w:rPr>
              <w:t>7,0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DAE4E22" w14:textId="77777777" w:rsidR="00265584" w:rsidRDefault="00265584">
            <w:r>
              <w:rPr>
                <w:rFonts w:ascii="Calibri" w:hAnsi="Calibri" w:cs="Calibri"/>
                <w:color w:val="000000"/>
              </w:rPr>
              <w:t>1,079</w:t>
            </w:r>
          </w:p>
        </w:tc>
        <w:tc>
          <w:tcPr>
            <w:tcW w:w="549" w:type="pct"/>
            <w:tcBorders>
              <w:top w:val="single" w:sz="4" w:space="0" w:color="auto"/>
              <w:left w:val="single" w:sz="4" w:space="0" w:color="auto"/>
              <w:bottom w:val="single" w:sz="4" w:space="0" w:color="auto"/>
              <w:right w:val="single" w:sz="4" w:space="0" w:color="auto"/>
            </w:tcBorders>
            <w:hideMark/>
          </w:tcPr>
          <w:p w14:paraId="22F8778C" w14:textId="77777777" w:rsidR="00265584" w:rsidRDefault="00265584">
            <w:pPr>
              <w:rPr>
                <w:rFonts w:ascii="Calibri" w:hAnsi="Calibri" w:cs="Calibri"/>
                <w:color w:val="000000"/>
              </w:rPr>
            </w:pPr>
            <w:r>
              <w:t>40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10EFFD1" w14:textId="77777777" w:rsidR="00265584" w:rsidRDefault="00265584">
            <w:r>
              <w:rPr>
                <w:rFonts w:ascii="Calibri" w:hAnsi="Calibri" w:cs="Calibri"/>
                <w:color w:val="000000"/>
              </w:rPr>
              <w:t>28</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778B31E" w14:textId="77777777" w:rsidR="00265584" w:rsidRDefault="00265584">
            <w:r>
              <w:rPr>
                <w:rFonts w:ascii="Calibri" w:hAnsi="Calibri" w:cs="Calibri"/>
                <w:color w:val="000000"/>
              </w:rPr>
              <w:t>6,032</w:t>
            </w:r>
          </w:p>
        </w:tc>
        <w:tc>
          <w:tcPr>
            <w:tcW w:w="547" w:type="pct"/>
            <w:tcBorders>
              <w:top w:val="single" w:sz="4" w:space="0" w:color="auto"/>
              <w:left w:val="single" w:sz="4" w:space="0" w:color="auto"/>
              <w:bottom w:val="single" w:sz="4" w:space="0" w:color="auto"/>
              <w:right w:val="single" w:sz="4" w:space="0" w:color="auto"/>
            </w:tcBorders>
          </w:tcPr>
          <w:p w14:paraId="5C7C5698" w14:textId="77777777" w:rsidR="00265584" w:rsidRDefault="00265584">
            <w:pPr>
              <w:rPr>
                <w:rFonts w:ascii="Calibri" w:hAnsi="Calibri" w:cs="Calibri"/>
                <w:color w:val="000000"/>
              </w:rPr>
            </w:pPr>
          </w:p>
        </w:tc>
      </w:tr>
      <w:tr w:rsidR="00265584" w14:paraId="0D57E81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79ECA9B" w14:textId="77777777" w:rsidR="00265584" w:rsidRDefault="00265584">
            <w:r>
              <w:t>Ohi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1CF898F" w14:textId="77777777" w:rsidR="00265584" w:rsidRDefault="00265584">
            <w:r>
              <w:rPr>
                <w:rFonts w:ascii="Calibri" w:hAnsi="Calibri" w:cs="Calibri"/>
                <w:color w:val="000000"/>
              </w:rPr>
              <w:t>7,9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1DCDFFC" w14:textId="77777777" w:rsidR="00265584" w:rsidRDefault="00265584">
            <w:r>
              <w:rPr>
                <w:rFonts w:ascii="Calibri" w:hAnsi="Calibri" w:cs="Calibri"/>
                <w:color w:val="000000"/>
              </w:rPr>
              <w:t>1,138</w:t>
            </w:r>
          </w:p>
        </w:tc>
        <w:tc>
          <w:tcPr>
            <w:tcW w:w="549" w:type="pct"/>
            <w:tcBorders>
              <w:top w:val="single" w:sz="4" w:space="0" w:color="auto"/>
              <w:left w:val="single" w:sz="4" w:space="0" w:color="auto"/>
              <w:bottom w:val="single" w:sz="4" w:space="0" w:color="auto"/>
              <w:right w:val="single" w:sz="4" w:space="0" w:color="auto"/>
            </w:tcBorders>
            <w:hideMark/>
          </w:tcPr>
          <w:p w14:paraId="61898064" w14:textId="77777777" w:rsidR="00265584" w:rsidRDefault="00265584">
            <w:pPr>
              <w:rPr>
                <w:rFonts w:ascii="Calibri" w:hAnsi="Calibri" w:cs="Calibri"/>
                <w:color w:val="000000"/>
              </w:rPr>
            </w:pPr>
            <w:r>
              <w:t>351</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30F75DC"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3296A97" w14:textId="77777777" w:rsidR="00265584" w:rsidRDefault="00265584">
            <w:r>
              <w:rPr>
                <w:rFonts w:ascii="Calibri" w:hAnsi="Calibri" w:cs="Calibri"/>
                <w:color w:val="000000"/>
              </w:rPr>
              <w:t>6,883</w:t>
            </w:r>
          </w:p>
        </w:tc>
        <w:tc>
          <w:tcPr>
            <w:tcW w:w="547" w:type="pct"/>
            <w:tcBorders>
              <w:top w:val="single" w:sz="4" w:space="0" w:color="auto"/>
              <w:left w:val="single" w:sz="4" w:space="0" w:color="auto"/>
              <w:bottom w:val="single" w:sz="4" w:space="0" w:color="auto"/>
              <w:right w:val="single" w:sz="4" w:space="0" w:color="auto"/>
            </w:tcBorders>
          </w:tcPr>
          <w:p w14:paraId="56EAEB76" w14:textId="77777777" w:rsidR="00265584" w:rsidRDefault="00265584">
            <w:pPr>
              <w:rPr>
                <w:rFonts w:ascii="Calibri" w:hAnsi="Calibri" w:cs="Calibri"/>
                <w:color w:val="000000"/>
              </w:rPr>
            </w:pPr>
          </w:p>
        </w:tc>
      </w:tr>
      <w:tr w:rsidR="00265584" w14:paraId="66B269B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06F3BC9" w14:textId="77777777" w:rsidR="00265584" w:rsidRDefault="00265584">
            <w:r>
              <w:t>Oklahom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552C71" w14:textId="77777777" w:rsidR="00265584" w:rsidRDefault="00265584">
            <w:r>
              <w:rPr>
                <w:rFonts w:ascii="Calibri" w:hAnsi="Calibri" w:cs="Calibri"/>
                <w:color w:val="000000"/>
              </w:rPr>
              <w:t>8,61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C96BB26" w14:textId="77777777" w:rsidR="00265584" w:rsidRDefault="00265584">
            <w:r>
              <w:rPr>
                <w:rFonts w:ascii="Calibri" w:hAnsi="Calibri" w:cs="Calibri"/>
                <w:color w:val="000000"/>
              </w:rPr>
              <w:t>1,291</w:t>
            </w:r>
          </w:p>
        </w:tc>
        <w:tc>
          <w:tcPr>
            <w:tcW w:w="549" w:type="pct"/>
            <w:tcBorders>
              <w:top w:val="single" w:sz="4" w:space="0" w:color="auto"/>
              <w:left w:val="single" w:sz="4" w:space="0" w:color="auto"/>
              <w:bottom w:val="single" w:sz="4" w:space="0" w:color="auto"/>
              <w:right w:val="single" w:sz="4" w:space="0" w:color="auto"/>
            </w:tcBorders>
            <w:hideMark/>
          </w:tcPr>
          <w:p w14:paraId="4D968CC7" w14:textId="77777777" w:rsidR="00265584" w:rsidRDefault="00265584">
            <w:pPr>
              <w:rPr>
                <w:rFonts w:ascii="Calibri" w:hAnsi="Calibri" w:cs="Calibri"/>
                <w:color w:val="000000"/>
              </w:rPr>
            </w:pPr>
            <w:r>
              <w:t>29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3A37E52" w14:textId="77777777" w:rsidR="00265584" w:rsidRDefault="00265584">
            <w:r>
              <w:rPr>
                <w:rFonts w:ascii="Calibri" w:hAnsi="Calibri" w:cs="Calibri"/>
                <w:color w:val="000000"/>
              </w:rPr>
              <w:t>2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31C2F7" w14:textId="77777777" w:rsidR="00265584" w:rsidRDefault="00265584">
            <w:r>
              <w:rPr>
                <w:rFonts w:ascii="Calibri" w:hAnsi="Calibri" w:cs="Calibri"/>
                <w:color w:val="000000"/>
              </w:rPr>
              <w:t>7,341</w:t>
            </w:r>
          </w:p>
        </w:tc>
        <w:tc>
          <w:tcPr>
            <w:tcW w:w="547" w:type="pct"/>
            <w:tcBorders>
              <w:top w:val="single" w:sz="4" w:space="0" w:color="auto"/>
              <w:left w:val="single" w:sz="4" w:space="0" w:color="auto"/>
              <w:bottom w:val="single" w:sz="4" w:space="0" w:color="auto"/>
              <w:right w:val="single" w:sz="4" w:space="0" w:color="auto"/>
            </w:tcBorders>
          </w:tcPr>
          <w:p w14:paraId="5A1159E4" w14:textId="77777777" w:rsidR="00265584" w:rsidRDefault="00265584">
            <w:pPr>
              <w:rPr>
                <w:rFonts w:ascii="Calibri" w:hAnsi="Calibri" w:cs="Calibri"/>
                <w:color w:val="000000"/>
              </w:rPr>
            </w:pPr>
          </w:p>
        </w:tc>
      </w:tr>
      <w:tr w:rsidR="00265584" w14:paraId="3EF889B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58DEB1D" w14:textId="77777777" w:rsidR="00265584" w:rsidRDefault="00265584">
            <w:r>
              <w:t>Oreg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081B7BE" w14:textId="77777777" w:rsidR="00265584" w:rsidRDefault="00265584">
            <w:r>
              <w:rPr>
                <w:rFonts w:ascii="Calibri" w:hAnsi="Calibri" w:cs="Calibri"/>
                <w:color w:val="000000"/>
              </w:rPr>
              <w:t>4,7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729F55" w14:textId="77777777" w:rsidR="00265584" w:rsidRDefault="00265584">
            <w:r>
              <w:rPr>
                <w:rFonts w:ascii="Calibri" w:hAnsi="Calibri" w:cs="Calibri"/>
                <w:color w:val="000000"/>
              </w:rPr>
              <w:t>579</w:t>
            </w:r>
          </w:p>
        </w:tc>
        <w:tc>
          <w:tcPr>
            <w:tcW w:w="549" w:type="pct"/>
            <w:tcBorders>
              <w:top w:val="single" w:sz="4" w:space="0" w:color="auto"/>
              <w:left w:val="single" w:sz="4" w:space="0" w:color="auto"/>
              <w:bottom w:val="single" w:sz="4" w:space="0" w:color="auto"/>
              <w:right w:val="single" w:sz="4" w:space="0" w:color="auto"/>
            </w:tcBorders>
            <w:hideMark/>
          </w:tcPr>
          <w:p w14:paraId="57575944" w14:textId="77777777" w:rsidR="00265584" w:rsidRDefault="00265584">
            <w:pPr>
              <w:rPr>
                <w:rFonts w:ascii="Calibri" w:hAnsi="Calibri" w:cs="Calibri"/>
                <w:color w:val="000000"/>
              </w:rPr>
            </w:pPr>
            <w:r>
              <w:t>16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D087A4B"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9485AFF" w14:textId="77777777" w:rsidR="00265584" w:rsidRDefault="00265584">
            <w:r>
              <w:rPr>
                <w:rFonts w:ascii="Calibri" w:hAnsi="Calibri" w:cs="Calibri"/>
                <w:color w:val="000000"/>
              </w:rPr>
              <w:t>4,227</w:t>
            </w:r>
          </w:p>
        </w:tc>
        <w:tc>
          <w:tcPr>
            <w:tcW w:w="547" w:type="pct"/>
            <w:tcBorders>
              <w:top w:val="single" w:sz="4" w:space="0" w:color="auto"/>
              <w:left w:val="single" w:sz="4" w:space="0" w:color="auto"/>
              <w:bottom w:val="single" w:sz="4" w:space="0" w:color="auto"/>
              <w:right w:val="single" w:sz="4" w:space="0" w:color="auto"/>
            </w:tcBorders>
          </w:tcPr>
          <w:p w14:paraId="47D7DAFA" w14:textId="77777777" w:rsidR="00265584" w:rsidRDefault="00265584">
            <w:pPr>
              <w:rPr>
                <w:rFonts w:ascii="Calibri" w:hAnsi="Calibri" w:cs="Calibri"/>
                <w:color w:val="000000"/>
              </w:rPr>
            </w:pPr>
          </w:p>
        </w:tc>
      </w:tr>
      <w:tr w:rsidR="00265584" w14:paraId="0C73C9A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FC792E8" w14:textId="77777777" w:rsidR="00265584" w:rsidRDefault="00265584">
            <w:r>
              <w:t>Pennsylva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65BCA4B" w14:textId="77777777" w:rsidR="00265584" w:rsidRDefault="00265584">
            <w:r>
              <w:rPr>
                <w:rFonts w:ascii="Calibri" w:hAnsi="Calibri" w:cs="Calibri"/>
                <w:color w:val="000000"/>
              </w:rPr>
              <w:t>14,76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A6C43F7" w14:textId="77777777" w:rsidR="00265584" w:rsidRDefault="00265584">
            <w:r>
              <w:rPr>
                <w:rFonts w:ascii="Calibri" w:hAnsi="Calibri" w:cs="Calibri"/>
                <w:color w:val="000000"/>
              </w:rPr>
              <w:t>2,090</w:t>
            </w:r>
          </w:p>
        </w:tc>
        <w:tc>
          <w:tcPr>
            <w:tcW w:w="549" w:type="pct"/>
            <w:tcBorders>
              <w:top w:val="single" w:sz="4" w:space="0" w:color="auto"/>
              <w:left w:val="single" w:sz="4" w:space="0" w:color="auto"/>
              <w:bottom w:val="single" w:sz="4" w:space="0" w:color="auto"/>
              <w:right w:val="single" w:sz="4" w:space="0" w:color="auto"/>
            </w:tcBorders>
            <w:hideMark/>
          </w:tcPr>
          <w:p w14:paraId="76780E5A" w14:textId="77777777" w:rsidR="00265584" w:rsidRDefault="00265584">
            <w:pPr>
              <w:rPr>
                <w:rFonts w:ascii="Calibri" w:hAnsi="Calibri" w:cs="Calibri"/>
                <w:color w:val="000000"/>
              </w:rPr>
            </w:pPr>
            <w:r>
              <w:t>20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6CB98AA" w14:textId="77777777" w:rsidR="00265584" w:rsidRDefault="00265584">
            <w:r>
              <w:rPr>
                <w:rFonts w:ascii="Calibri" w:hAnsi="Calibri" w:cs="Calibri"/>
                <w:color w:val="000000"/>
              </w:rPr>
              <w:t>1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ACA944" w14:textId="77777777" w:rsidR="00265584" w:rsidRDefault="00265584">
            <w:r>
              <w:rPr>
                <w:rFonts w:ascii="Calibri" w:hAnsi="Calibri" w:cs="Calibri"/>
                <w:color w:val="000000"/>
              </w:rPr>
              <w:t>12,682</w:t>
            </w:r>
          </w:p>
        </w:tc>
        <w:tc>
          <w:tcPr>
            <w:tcW w:w="547" w:type="pct"/>
            <w:tcBorders>
              <w:top w:val="single" w:sz="4" w:space="0" w:color="auto"/>
              <w:left w:val="single" w:sz="4" w:space="0" w:color="auto"/>
              <w:bottom w:val="single" w:sz="4" w:space="0" w:color="auto"/>
              <w:right w:val="single" w:sz="4" w:space="0" w:color="auto"/>
            </w:tcBorders>
          </w:tcPr>
          <w:p w14:paraId="29E68B1E" w14:textId="77777777" w:rsidR="00265584" w:rsidRDefault="00265584">
            <w:pPr>
              <w:rPr>
                <w:rFonts w:ascii="Calibri" w:hAnsi="Calibri" w:cs="Calibri"/>
                <w:color w:val="000000"/>
              </w:rPr>
            </w:pPr>
          </w:p>
        </w:tc>
      </w:tr>
      <w:tr w:rsidR="00265584" w14:paraId="006C082C"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10BD7A5" w14:textId="77777777" w:rsidR="00265584" w:rsidRDefault="00265584">
            <w:r>
              <w:t>Rhode Is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5CB5D3" w14:textId="77777777" w:rsidR="00265584" w:rsidRDefault="00265584">
            <w:r>
              <w:rPr>
                <w:rFonts w:ascii="Calibri" w:hAnsi="Calibri" w:cs="Calibri"/>
                <w:color w:val="000000"/>
              </w:rPr>
              <w:t>7,12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5B8342C" w14:textId="77777777" w:rsidR="00265584" w:rsidRDefault="00265584">
            <w:r>
              <w:rPr>
                <w:rFonts w:ascii="Calibri" w:hAnsi="Calibri" w:cs="Calibri"/>
                <w:color w:val="000000"/>
              </w:rPr>
              <w:t>1,209</w:t>
            </w:r>
          </w:p>
        </w:tc>
        <w:tc>
          <w:tcPr>
            <w:tcW w:w="549" w:type="pct"/>
            <w:tcBorders>
              <w:top w:val="single" w:sz="4" w:space="0" w:color="auto"/>
              <w:left w:val="single" w:sz="4" w:space="0" w:color="auto"/>
              <w:bottom w:val="single" w:sz="4" w:space="0" w:color="auto"/>
              <w:right w:val="single" w:sz="4" w:space="0" w:color="auto"/>
            </w:tcBorders>
            <w:hideMark/>
          </w:tcPr>
          <w:p w14:paraId="16B651A1" w14:textId="77777777" w:rsidR="00265584" w:rsidRDefault="00265584">
            <w:pPr>
              <w:rPr>
                <w:rFonts w:ascii="Calibri" w:hAnsi="Calibri" w:cs="Calibri"/>
                <w:color w:val="000000"/>
              </w:rPr>
            </w:pPr>
            <w:r>
              <w:t>1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B665890" w14:textId="77777777" w:rsidR="00265584" w:rsidRDefault="00265584">
            <w:r>
              <w:rPr>
                <w:rFonts w:ascii="Calibri" w:hAnsi="Calibri" w:cs="Calibri"/>
                <w:color w:val="000000"/>
              </w:rPr>
              <w:t>1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0608CAA" w14:textId="77777777" w:rsidR="00265584" w:rsidRDefault="00265584">
            <w:r>
              <w:rPr>
                <w:rFonts w:ascii="Calibri" w:hAnsi="Calibri" w:cs="Calibri"/>
                <w:color w:val="000000"/>
              </w:rPr>
              <w:t>5,929</w:t>
            </w:r>
          </w:p>
        </w:tc>
        <w:tc>
          <w:tcPr>
            <w:tcW w:w="547" w:type="pct"/>
            <w:tcBorders>
              <w:top w:val="single" w:sz="4" w:space="0" w:color="auto"/>
              <w:left w:val="single" w:sz="4" w:space="0" w:color="auto"/>
              <w:bottom w:val="single" w:sz="4" w:space="0" w:color="auto"/>
              <w:right w:val="single" w:sz="4" w:space="0" w:color="auto"/>
            </w:tcBorders>
          </w:tcPr>
          <w:p w14:paraId="23013571" w14:textId="77777777" w:rsidR="00265584" w:rsidRDefault="00265584">
            <w:pPr>
              <w:rPr>
                <w:rFonts w:ascii="Calibri" w:hAnsi="Calibri" w:cs="Calibri"/>
                <w:color w:val="000000"/>
              </w:rPr>
            </w:pPr>
          </w:p>
        </w:tc>
      </w:tr>
      <w:tr w:rsidR="00265584" w14:paraId="7B5EB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B822479" w14:textId="77777777" w:rsidR="00265584" w:rsidRDefault="00265584">
            <w:r>
              <w:t>Tex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ABE2167" w14:textId="77777777" w:rsidR="00265584" w:rsidRDefault="00265584">
            <w:r>
              <w:rPr>
                <w:rFonts w:ascii="Calibri" w:hAnsi="Calibri" w:cs="Calibri"/>
                <w:color w:val="000000"/>
              </w:rPr>
              <w:t>16,74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B1463DA" w14:textId="77777777" w:rsidR="00265584" w:rsidRDefault="00265584">
            <w:r>
              <w:rPr>
                <w:rFonts w:ascii="Calibri" w:hAnsi="Calibri" w:cs="Calibri"/>
                <w:color w:val="000000"/>
              </w:rPr>
              <w:t>2,293</w:t>
            </w:r>
          </w:p>
        </w:tc>
        <w:tc>
          <w:tcPr>
            <w:tcW w:w="549" w:type="pct"/>
            <w:tcBorders>
              <w:top w:val="single" w:sz="4" w:space="0" w:color="auto"/>
              <w:left w:val="single" w:sz="4" w:space="0" w:color="auto"/>
              <w:bottom w:val="single" w:sz="4" w:space="0" w:color="auto"/>
              <w:right w:val="single" w:sz="4" w:space="0" w:color="auto"/>
            </w:tcBorders>
            <w:hideMark/>
          </w:tcPr>
          <w:p w14:paraId="68479090" w14:textId="77777777" w:rsidR="00265584" w:rsidRDefault="00265584">
            <w:pPr>
              <w:rPr>
                <w:rFonts w:ascii="Calibri" w:hAnsi="Calibri" w:cs="Calibri"/>
                <w:color w:val="000000"/>
              </w:rPr>
            </w:pPr>
            <w:r>
              <w:t>7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C81D382" w14:textId="77777777" w:rsidR="00265584" w:rsidRDefault="00265584">
            <w:r>
              <w:rPr>
                <w:rFonts w:ascii="Calibri" w:hAnsi="Calibri" w:cs="Calibri"/>
                <w:color w:val="000000"/>
              </w:rPr>
              <w:t>5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9BEAFC" w14:textId="77777777" w:rsidR="00265584" w:rsidRDefault="00265584">
            <w:r>
              <w:rPr>
                <w:rFonts w:ascii="Calibri" w:hAnsi="Calibri" w:cs="Calibri"/>
                <w:color w:val="000000"/>
              </w:rPr>
              <w:t>14,511</w:t>
            </w:r>
          </w:p>
        </w:tc>
        <w:tc>
          <w:tcPr>
            <w:tcW w:w="547" w:type="pct"/>
            <w:tcBorders>
              <w:top w:val="single" w:sz="4" w:space="0" w:color="auto"/>
              <w:left w:val="single" w:sz="4" w:space="0" w:color="auto"/>
              <w:bottom w:val="single" w:sz="4" w:space="0" w:color="auto"/>
              <w:right w:val="single" w:sz="4" w:space="0" w:color="auto"/>
            </w:tcBorders>
          </w:tcPr>
          <w:p w14:paraId="67928755" w14:textId="77777777" w:rsidR="00265584" w:rsidRDefault="00265584">
            <w:pPr>
              <w:rPr>
                <w:rFonts w:ascii="Calibri" w:hAnsi="Calibri" w:cs="Calibri"/>
                <w:color w:val="000000"/>
              </w:rPr>
            </w:pPr>
          </w:p>
        </w:tc>
      </w:tr>
      <w:tr w:rsidR="00265584" w14:paraId="0FA4CE5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3201B3" w14:textId="77777777" w:rsidR="00265584" w:rsidRDefault="00265584">
            <w:r>
              <w:t>Utah</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8781F72" w14:textId="77777777" w:rsidR="00265584" w:rsidRDefault="00265584">
            <w:r>
              <w:rPr>
                <w:rFonts w:ascii="Calibri" w:hAnsi="Calibri" w:cs="Calibri"/>
                <w:color w:val="000000"/>
              </w:rPr>
              <w:t>14,41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35B3626" w14:textId="77777777" w:rsidR="00265584" w:rsidRDefault="00265584">
            <w:r>
              <w:rPr>
                <w:rFonts w:ascii="Calibri" w:hAnsi="Calibri" w:cs="Calibri"/>
                <w:color w:val="000000"/>
              </w:rPr>
              <w:t>1,617</w:t>
            </w:r>
          </w:p>
        </w:tc>
        <w:tc>
          <w:tcPr>
            <w:tcW w:w="549" w:type="pct"/>
            <w:tcBorders>
              <w:top w:val="single" w:sz="4" w:space="0" w:color="auto"/>
              <w:left w:val="single" w:sz="4" w:space="0" w:color="auto"/>
              <w:bottom w:val="single" w:sz="4" w:space="0" w:color="auto"/>
              <w:right w:val="single" w:sz="4" w:space="0" w:color="auto"/>
            </w:tcBorders>
            <w:hideMark/>
          </w:tcPr>
          <w:p w14:paraId="1D393290" w14:textId="77777777" w:rsidR="00265584" w:rsidRDefault="00265584">
            <w:pPr>
              <w:rPr>
                <w:rFonts w:ascii="Calibri" w:hAnsi="Calibri" w:cs="Calibri"/>
                <w:color w:val="000000"/>
              </w:rPr>
            </w:pPr>
            <w:r>
              <w:t>57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6558139" w14:textId="77777777" w:rsidR="00265584" w:rsidRDefault="00265584">
            <w:r>
              <w:rPr>
                <w:rFonts w:ascii="Calibri" w:hAnsi="Calibri" w:cs="Calibri"/>
                <w:color w:val="000000"/>
              </w:rPr>
              <w:t>4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94B496B" w14:textId="77777777" w:rsidR="00265584" w:rsidRDefault="00265584">
            <w:r>
              <w:rPr>
                <w:rFonts w:ascii="Calibri" w:hAnsi="Calibri" w:cs="Calibri"/>
                <w:color w:val="000000"/>
              </w:rPr>
              <w:t>12,845</w:t>
            </w:r>
          </w:p>
        </w:tc>
        <w:tc>
          <w:tcPr>
            <w:tcW w:w="547" w:type="pct"/>
            <w:tcBorders>
              <w:top w:val="single" w:sz="4" w:space="0" w:color="auto"/>
              <w:left w:val="single" w:sz="4" w:space="0" w:color="auto"/>
              <w:bottom w:val="single" w:sz="4" w:space="0" w:color="auto"/>
              <w:right w:val="single" w:sz="4" w:space="0" w:color="auto"/>
            </w:tcBorders>
          </w:tcPr>
          <w:p w14:paraId="284C3BF4" w14:textId="77777777" w:rsidR="00265584" w:rsidRDefault="00265584">
            <w:pPr>
              <w:rPr>
                <w:rFonts w:ascii="Calibri" w:hAnsi="Calibri" w:cs="Calibri"/>
                <w:color w:val="000000"/>
              </w:rPr>
            </w:pPr>
          </w:p>
        </w:tc>
      </w:tr>
      <w:tr w:rsidR="00265584" w14:paraId="2EE892E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08BC8A0" w14:textId="77777777" w:rsidR="00265584" w:rsidRDefault="00265584">
            <w:r>
              <w:t>Vermon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D9C7BBD" w14:textId="77777777" w:rsidR="00265584" w:rsidRDefault="00265584">
            <w:r>
              <w:rPr>
                <w:rFonts w:ascii="Calibri" w:hAnsi="Calibri" w:cs="Calibri"/>
                <w:color w:val="000000"/>
              </w:rPr>
              <w:t>8,7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743E4CB" w14:textId="77777777" w:rsidR="00265584" w:rsidRDefault="00265584">
            <w:r>
              <w:rPr>
                <w:rFonts w:ascii="Calibri" w:hAnsi="Calibri" w:cs="Calibri"/>
                <w:color w:val="000000"/>
              </w:rPr>
              <w:t>1,220</w:t>
            </w:r>
          </w:p>
        </w:tc>
        <w:tc>
          <w:tcPr>
            <w:tcW w:w="549" w:type="pct"/>
            <w:tcBorders>
              <w:top w:val="single" w:sz="4" w:space="0" w:color="auto"/>
              <w:left w:val="single" w:sz="4" w:space="0" w:color="auto"/>
              <w:bottom w:val="single" w:sz="4" w:space="0" w:color="auto"/>
              <w:right w:val="single" w:sz="4" w:space="0" w:color="auto"/>
            </w:tcBorders>
            <w:hideMark/>
          </w:tcPr>
          <w:p w14:paraId="52ACFF22" w14:textId="77777777" w:rsidR="00265584" w:rsidRDefault="00265584">
            <w:pPr>
              <w:rPr>
                <w:rFonts w:ascii="Calibri" w:hAnsi="Calibri" w:cs="Calibri"/>
                <w:color w:val="000000"/>
              </w:rPr>
            </w:pPr>
            <w:r>
              <w:t>59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C4AED1" w14:textId="77777777" w:rsidR="00265584" w:rsidRDefault="00265584">
            <w:r>
              <w:rPr>
                <w:rFonts w:ascii="Calibri" w:hAnsi="Calibri" w:cs="Calibri"/>
                <w:color w:val="000000"/>
              </w:rPr>
              <w:t>4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1735E3F" w14:textId="77777777" w:rsidR="00265584" w:rsidRDefault="00265584">
            <w:r>
              <w:rPr>
                <w:rFonts w:ascii="Calibri" w:hAnsi="Calibri" w:cs="Calibri"/>
                <w:color w:val="000000"/>
              </w:rPr>
              <w:t>7,604</w:t>
            </w:r>
          </w:p>
        </w:tc>
        <w:tc>
          <w:tcPr>
            <w:tcW w:w="547" w:type="pct"/>
            <w:tcBorders>
              <w:top w:val="single" w:sz="4" w:space="0" w:color="auto"/>
              <w:left w:val="single" w:sz="4" w:space="0" w:color="auto"/>
              <w:bottom w:val="single" w:sz="4" w:space="0" w:color="auto"/>
              <w:right w:val="single" w:sz="4" w:space="0" w:color="auto"/>
            </w:tcBorders>
          </w:tcPr>
          <w:p w14:paraId="41F353F4" w14:textId="77777777" w:rsidR="00265584" w:rsidRDefault="00265584">
            <w:pPr>
              <w:rPr>
                <w:rFonts w:ascii="Calibri" w:hAnsi="Calibri" w:cs="Calibri"/>
                <w:color w:val="000000"/>
              </w:rPr>
            </w:pPr>
          </w:p>
        </w:tc>
      </w:tr>
      <w:tr w:rsidR="00265584" w14:paraId="45B0613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B58965D" w14:textId="77777777" w:rsidR="00265584" w:rsidRDefault="00265584">
            <w:r>
              <w:t>Washingt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08D3D97" w14:textId="77777777" w:rsidR="00265584" w:rsidRDefault="00265584">
            <w:r>
              <w:rPr>
                <w:rFonts w:ascii="Calibri" w:hAnsi="Calibri" w:cs="Calibri"/>
                <w:color w:val="000000"/>
              </w:rPr>
              <w:t>9,70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5806820" w14:textId="77777777" w:rsidR="00265584" w:rsidRDefault="00265584">
            <w:r>
              <w:rPr>
                <w:rFonts w:ascii="Calibri" w:hAnsi="Calibri" w:cs="Calibri"/>
                <w:color w:val="000000"/>
              </w:rPr>
              <w:t>1,165</w:t>
            </w:r>
          </w:p>
        </w:tc>
        <w:tc>
          <w:tcPr>
            <w:tcW w:w="549" w:type="pct"/>
            <w:tcBorders>
              <w:top w:val="single" w:sz="4" w:space="0" w:color="auto"/>
              <w:left w:val="single" w:sz="4" w:space="0" w:color="auto"/>
              <w:bottom w:val="single" w:sz="4" w:space="0" w:color="auto"/>
              <w:right w:val="single" w:sz="4" w:space="0" w:color="auto"/>
            </w:tcBorders>
            <w:hideMark/>
          </w:tcPr>
          <w:p w14:paraId="6A277C26" w14:textId="77777777" w:rsidR="00265584" w:rsidRDefault="00265584">
            <w:pPr>
              <w:rPr>
                <w:rFonts w:ascii="Calibri" w:hAnsi="Calibri" w:cs="Calibri"/>
                <w:color w:val="000000"/>
              </w:rPr>
            </w:pPr>
            <w:r>
              <w:t>59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7D2B206" w14:textId="77777777" w:rsidR="00265584" w:rsidRDefault="00265584">
            <w:r>
              <w:rPr>
                <w:rFonts w:ascii="Calibri" w:hAnsi="Calibri" w:cs="Calibri"/>
                <w:color w:val="000000"/>
              </w:rPr>
              <w:t>3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9043917" w14:textId="77777777" w:rsidR="00265584" w:rsidRDefault="00265584">
            <w:r>
              <w:rPr>
                <w:rFonts w:ascii="Calibri" w:hAnsi="Calibri" w:cs="Calibri"/>
                <w:color w:val="000000"/>
              </w:rPr>
              <w:t>8,574</w:t>
            </w:r>
          </w:p>
        </w:tc>
        <w:tc>
          <w:tcPr>
            <w:tcW w:w="547" w:type="pct"/>
            <w:tcBorders>
              <w:top w:val="single" w:sz="4" w:space="0" w:color="auto"/>
              <w:left w:val="single" w:sz="4" w:space="0" w:color="auto"/>
              <w:bottom w:val="single" w:sz="4" w:space="0" w:color="auto"/>
              <w:right w:val="single" w:sz="4" w:space="0" w:color="auto"/>
            </w:tcBorders>
          </w:tcPr>
          <w:p w14:paraId="720F07EF" w14:textId="77777777" w:rsidR="00265584" w:rsidRDefault="00265584">
            <w:pPr>
              <w:rPr>
                <w:rFonts w:ascii="Calibri" w:hAnsi="Calibri" w:cs="Calibri"/>
                <w:color w:val="000000"/>
              </w:rPr>
            </w:pPr>
          </w:p>
        </w:tc>
      </w:tr>
      <w:tr w:rsidR="00265584" w14:paraId="6659E6C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A8DA14B" w14:textId="77777777" w:rsidR="00265584" w:rsidRDefault="00265584">
            <w:r>
              <w:t>West Virgi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7183D3" w14:textId="77777777" w:rsidR="00265584" w:rsidRDefault="00265584">
            <w:r>
              <w:rPr>
                <w:rFonts w:ascii="Calibri" w:hAnsi="Calibri" w:cs="Calibri"/>
                <w:color w:val="000000"/>
              </w:rPr>
              <w:t>5,0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BDB1DBB" w14:textId="77777777" w:rsidR="00265584" w:rsidRDefault="00265584">
            <w:r>
              <w:rPr>
                <w:rFonts w:ascii="Calibri" w:hAnsi="Calibri" w:cs="Calibri"/>
                <w:color w:val="000000"/>
              </w:rPr>
              <w:t>663</w:t>
            </w:r>
          </w:p>
        </w:tc>
        <w:tc>
          <w:tcPr>
            <w:tcW w:w="549" w:type="pct"/>
            <w:tcBorders>
              <w:top w:val="single" w:sz="4" w:space="0" w:color="auto"/>
              <w:left w:val="single" w:sz="4" w:space="0" w:color="auto"/>
              <w:bottom w:val="single" w:sz="4" w:space="0" w:color="auto"/>
              <w:right w:val="single" w:sz="4" w:space="0" w:color="auto"/>
            </w:tcBorders>
            <w:hideMark/>
          </w:tcPr>
          <w:p w14:paraId="70104DDF" w14:textId="77777777" w:rsidR="00265584" w:rsidRDefault="00265584">
            <w:pPr>
              <w:rPr>
                <w:rFonts w:ascii="Calibri" w:hAnsi="Calibri" w:cs="Calibri"/>
                <w:color w:val="000000"/>
              </w:rPr>
            </w:pPr>
            <w:r>
              <w:t>8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C885408" w14:textId="77777777" w:rsidR="00265584" w:rsidRDefault="00265584">
            <w:r>
              <w:rPr>
                <w:rFonts w:ascii="Calibri" w:hAnsi="Calibri" w:cs="Calibri"/>
                <w:color w:val="000000"/>
              </w:rPr>
              <w:t>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50C7FA9" w14:textId="77777777" w:rsidR="00265584" w:rsidRDefault="00265584">
            <w:r>
              <w:rPr>
                <w:rFonts w:ascii="Calibri" w:hAnsi="Calibri" w:cs="Calibri"/>
                <w:color w:val="000000"/>
              </w:rPr>
              <w:t>4,431</w:t>
            </w:r>
          </w:p>
        </w:tc>
        <w:tc>
          <w:tcPr>
            <w:tcW w:w="547" w:type="pct"/>
            <w:tcBorders>
              <w:top w:val="single" w:sz="4" w:space="0" w:color="auto"/>
              <w:left w:val="single" w:sz="4" w:space="0" w:color="auto"/>
              <w:bottom w:val="single" w:sz="4" w:space="0" w:color="auto"/>
              <w:right w:val="single" w:sz="4" w:space="0" w:color="auto"/>
            </w:tcBorders>
          </w:tcPr>
          <w:p w14:paraId="5B8A5E8B" w14:textId="77777777" w:rsidR="00265584" w:rsidRDefault="00265584">
            <w:pPr>
              <w:rPr>
                <w:rFonts w:ascii="Calibri" w:hAnsi="Calibri" w:cs="Calibri"/>
                <w:color w:val="000000"/>
              </w:rPr>
            </w:pPr>
          </w:p>
        </w:tc>
      </w:tr>
      <w:tr w:rsidR="00265584" w14:paraId="3CDCB0C7"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F6D91A" w14:textId="77777777" w:rsidR="00265584" w:rsidRDefault="00265584">
            <w:r>
              <w:t>Wisconsi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5F38381" w14:textId="77777777" w:rsidR="00265584" w:rsidRDefault="00265584">
            <w:r>
              <w:rPr>
                <w:rFonts w:ascii="Calibri" w:hAnsi="Calibri" w:cs="Calibri"/>
                <w:color w:val="000000"/>
              </w:rPr>
              <w:t>5,17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A08A329" w14:textId="77777777" w:rsidR="00265584" w:rsidRDefault="00265584">
            <w:r>
              <w:rPr>
                <w:rFonts w:ascii="Calibri" w:hAnsi="Calibri" w:cs="Calibri"/>
                <w:color w:val="000000"/>
              </w:rPr>
              <w:t>611</w:t>
            </w:r>
          </w:p>
        </w:tc>
        <w:tc>
          <w:tcPr>
            <w:tcW w:w="549" w:type="pct"/>
            <w:tcBorders>
              <w:top w:val="single" w:sz="4" w:space="0" w:color="auto"/>
              <w:left w:val="single" w:sz="4" w:space="0" w:color="auto"/>
              <w:bottom w:val="single" w:sz="4" w:space="0" w:color="auto"/>
              <w:right w:val="single" w:sz="4" w:space="0" w:color="auto"/>
            </w:tcBorders>
            <w:hideMark/>
          </w:tcPr>
          <w:p w14:paraId="786837AE" w14:textId="77777777" w:rsidR="00265584" w:rsidRDefault="00265584">
            <w:pPr>
              <w:rPr>
                <w:rFonts w:ascii="Calibri" w:hAnsi="Calibri" w:cs="Calibri"/>
                <w:color w:val="000000"/>
              </w:rPr>
            </w:pPr>
            <w:r>
              <w:t>14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2CFB9B"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BD4AA4" w14:textId="77777777" w:rsidR="00265584" w:rsidRDefault="00265584">
            <w:r>
              <w:rPr>
                <w:rFonts w:ascii="Calibri" w:hAnsi="Calibri" w:cs="Calibri"/>
                <w:color w:val="000000"/>
              </w:rPr>
              <w:t>4,569</w:t>
            </w:r>
          </w:p>
        </w:tc>
        <w:tc>
          <w:tcPr>
            <w:tcW w:w="547" w:type="pct"/>
            <w:tcBorders>
              <w:top w:val="single" w:sz="4" w:space="0" w:color="auto"/>
              <w:left w:val="single" w:sz="4" w:space="0" w:color="auto"/>
              <w:bottom w:val="single" w:sz="4" w:space="0" w:color="auto"/>
              <w:right w:val="single" w:sz="4" w:space="0" w:color="auto"/>
            </w:tcBorders>
          </w:tcPr>
          <w:p w14:paraId="09E54D8C" w14:textId="77777777" w:rsidR="00265584" w:rsidRDefault="00265584">
            <w:pPr>
              <w:rPr>
                <w:rFonts w:ascii="Calibri" w:hAnsi="Calibri" w:cs="Calibri"/>
                <w:color w:val="000000"/>
              </w:rPr>
            </w:pPr>
          </w:p>
        </w:tc>
      </w:tr>
    </w:tbl>
    <w:p w14:paraId="79768F9E" w14:textId="77777777" w:rsidR="00265584" w:rsidRDefault="00265584" w:rsidP="00265584">
      <w:pPr>
        <w:rPr>
          <w:b/>
          <w:bCs/>
        </w:rPr>
      </w:pPr>
    </w:p>
    <w:p w14:paraId="54708B9F" w14:textId="77777777" w:rsidR="00265584" w:rsidRDefault="00265584" w:rsidP="00265584">
      <w:pPr>
        <w:pStyle w:val="ListParagraph"/>
        <w:numPr>
          <w:ilvl w:val="0"/>
          <w:numId w:val="13"/>
        </w:numPr>
        <w:spacing w:line="256" w:lineRule="auto"/>
        <w:rPr>
          <w:b/>
          <w:bCs/>
        </w:rPr>
      </w:pPr>
      <w:bookmarkStart w:id="27" w:name="_Hlk7729330"/>
      <w:r>
        <w:rPr>
          <w:b/>
          <w:bCs/>
        </w:rPr>
        <w:t>Childhood asthma survey weighted summary by state (Total of 2006-2010)</w:t>
      </w:r>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14:paraId="1755536D"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bookmarkEnd w:id="27"/>
          <w:p w14:paraId="7CA929E6" w14:textId="77777777" w:rsidR="00133BE4" w:rsidRDefault="00133BE4" w:rsidP="00133BE4">
            <w:pPr>
              <w:jc w:val="center"/>
              <w:rPr>
                <w:b/>
                <w:bCs/>
              </w:rPr>
            </w:pPr>
            <w:r>
              <w:rPr>
                <w:b/>
                <w:bCs/>
              </w:rPr>
              <w:t>State</w:t>
            </w:r>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77777777" w:rsidR="00133BE4" w:rsidRDefault="00133BE4" w:rsidP="00133BE4">
            <w:pPr>
              <w:jc w:val="center"/>
              <w:rPr>
                <w:b/>
                <w:bCs/>
              </w:rPr>
            </w:pPr>
            <w:r>
              <w:rPr>
                <w:b/>
                <w:bCs/>
              </w:rPr>
              <w:t>Weighted sample</w:t>
            </w:r>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77777777" w:rsidR="00133BE4" w:rsidRDefault="00133BE4" w:rsidP="00133BE4">
            <w:pPr>
              <w:jc w:val="center"/>
              <w:rPr>
                <w:b/>
                <w:bCs/>
              </w:rPr>
            </w:pPr>
            <w:r>
              <w:rPr>
                <w:b/>
                <w:bCs/>
              </w:rPr>
              <w:t>Ever asthma</w:t>
            </w:r>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77777777" w:rsidR="00133BE4" w:rsidRDefault="00133BE4" w:rsidP="00133BE4">
            <w:pPr>
              <w:jc w:val="center"/>
              <w:rPr>
                <w:b/>
                <w:bCs/>
              </w:rPr>
            </w:pPr>
            <w:r>
              <w:rPr>
                <w:b/>
                <w:bCs/>
              </w:rPr>
              <w:t>Incident case</w:t>
            </w:r>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77777777" w:rsidR="00133BE4" w:rsidRDefault="00133BE4" w:rsidP="00133BE4">
            <w:pPr>
              <w:jc w:val="center"/>
              <w:rPr>
                <w:b/>
                <w:bCs/>
              </w:rPr>
            </w:pPr>
            <w:r>
              <w:rPr>
                <w:b/>
                <w:bCs/>
              </w:rPr>
              <w:t>At-risk</w:t>
            </w:r>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3D8F82FB" w:rsidR="00133BE4" w:rsidRDefault="00133BE4" w:rsidP="00133BE4">
            <w:pPr>
              <w:jc w:val="center"/>
              <w:rPr>
                <w:b/>
                <w:bCs/>
              </w:rPr>
            </w:pPr>
            <w:r>
              <w:rPr>
                <w:b/>
                <w:bCs/>
              </w:rPr>
              <w:t>Incidence rate</w:t>
            </w:r>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3F86471D" w:rsidR="00133BE4" w:rsidRDefault="00133BE4" w:rsidP="00133BE4">
            <w:pPr>
              <w:jc w:val="center"/>
              <w:rPr>
                <w:b/>
                <w:bCs/>
              </w:rPr>
            </w:pPr>
            <w:r>
              <w:rPr>
                <w:b/>
                <w:bCs/>
              </w:rPr>
              <w:t>Prevalence rate</w:t>
            </w:r>
          </w:p>
        </w:tc>
      </w:tr>
      <w:tr w:rsidR="00F74496" w14:paraId="1DC187D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F6E48BA" w14:textId="77777777" w:rsidR="00265584" w:rsidRDefault="00265584">
            <w:r>
              <w:t>Arizona</w:t>
            </w:r>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77777777" w:rsidR="00265584" w:rsidRDefault="00265584">
            <w:pPr>
              <w:jc w:val="center"/>
            </w:pPr>
            <w:r>
              <w:t>6,631,643</w:t>
            </w:r>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7777777" w:rsidR="00265584" w:rsidRDefault="00265584">
            <w:pPr>
              <w:jc w:val="center"/>
            </w:pPr>
            <w:r>
              <w:t>866,487</w:t>
            </w:r>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77777777" w:rsidR="00265584" w:rsidRDefault="00265584">
            <w:pPr>
              <w:jc w:val="center"/>
            </w:pPr>
            <w:r>
              <w:t>42,622</w:t>
            </w:r>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77777777" w:rsidR="00265584" w:rsidRDefault="00265584">
            <w:pPr>
              <w:jc w:val="center"/>
            </w:pPr>
            <w:r>
              <w:t>2,802,422</w:t>
            </w:r>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77777777" w:rsidR="00265584" w:rsidRDefault="00265584">
            <w:pPr>
              <w:jc w:val="center"/>
            </w:pPr>
            <w:r>
              <w:t>13.1</w:t>
            </w:r>
          </w:p>
        </w:tc>
      </w:tr>
      <w:tr w:rsidR="00F74496" w14:paraId="27D357D0"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2486333B" w14:textId="77777777" w:rsidR="00265584" w:rsidRDefault="00265584">
            <w:r>
              <w:t>California</w:t>
            </w:r>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77777777" w:rsidR="00265584" w:rsidRDefault="00265584">
            <w:pPr>
              <w:jc w:val="center"/>
            </w:pPr>
            <w:r>
              <w:t>36,944,762</w:t>
            </w:r>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77777777" w:rsidR="00265584" w:rsidRDefault="00265584">
            <w:pPr>
              <w:jc w:val="center"/>
            </w:pPr>
            <w:r>
              <w:t>4,513,981</w:t>
            </w:r>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77777777" w:rsidR="00265584" w:rsidRDefault="00265584">
            <w:pPr>
              <w:jc w:val="center"/>
            </w:pPr>
            <w:r>
              <w:t>156,599</w:t>
            </w:r>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77777777" w:rsidR="00265584" w:rsidRDefault="00265584">
            <w:pPr>
              <w:jc w:val="center"/>
            </w:pPr>
            <w:r>
              <w:t>16,850,453</w:t>
            </w:r>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77777777" w:rsidR="00265584" w:rsidRDefault="00265584">
            <w:pPr>
              <w:jc w:val="center"/>
            </w:pPr>
            <w:r>
              <w:t>9.3</w:t>
            </w:r>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77777777" w:rsidR="00265584" w:rsidRDefault="00265584">
            <w:pPr>
              <w:jc w:val="center"/>
            </w:pPr>
            <w:r>
              <w:t>12.2</w:t>
            </w:r>
          </w:p>
        </w:tc>
      </w:tr>
      <w:tr w:rsidR="00F74496" w14:paraId="0F519D9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DC8846" w14:textId="77777777" w:rsidR="00265584" w:rsidRDefault="00265584">
            <w:r>
              <w:t>Connecticut</w:t>
            </w:r>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7777777" w:rsidR="00265584" w:rsidRDefault="00265584">
            <w:pPr>
              <w:jc w:val="center"/>
            </w:pPr>
            <w:r>
              <w:t>3,216,911</w:t>
            </w:r>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7777777" w:rsidR="00265584" w:rsidRDefault="00265584">
            <w:pPr>
              <w:jc w:val="center"/>
            </w:pPr>
            <w:r>
              <w:t>515,372</w:t>
            </w:r>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77777777" w:rsidR="00265584" w:rsidRDefault="00265584">
            <w:pPr>
              <w:jc w:val="center"/>
            </w:pPr>
            <w:r>
              <w:t>32,939</w:t>
            </w:r>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777777" w:rsidR="00265584" w:rsidRDefault="00265584">
            <w:pPr>
              <w:jc w:val="center"/>
            </w:pPr>
            <w:r>
              <w:t>2,734,478</w:t>
            </w:r>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77777777" w:rsidR="00265584" w:rsidRDefault="00265584">
            <w:pPr>
              <w:jc w:val="center"/>
            </w:pPr>
            <w:r>
              <w:t>16.0</w:t>
            </w:r>
          </w:p>
        </w:tc>
      </w:tr>
      <w:tr w:rsidR="00F74496" w14:paraId="479331C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18824D" w14:textId="77777777" w:rsidR="00265584" w:rsidRDefault="00265584">
            <w:r>
              <w:t>D.C.</w:t>
            </w:r>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77777777" w:rsidR="00265584" w:rsidRDefault="00265584">
            <w:pPr>
              <w:jc w:val="center"/>
            </w:pPr>
            <w:r>
              <w:t>550,985</w:t>
            </w:r>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77777777" w:rsidR="00265584" w:rsidRDefault="00265584">
            <w:pPr>
              <w:jc w:val="center"/>
            </w:pPr>
            <w:r>
              <w:t>109,403</w:t>
            </w:r>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77777777" w:rsidR="00265584" w:rsidRDefault="00265584">
            <w:pPr>
              <w:jc w:val="center"/>
            </w:pPr>
            <w:r>
              <w:t>3,184</w:t>
            </w:r>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77777777" w:rsidR="00265584" w:rsidRDefault="00265584">
            <w:pPr>
              <w:jc w:val="center"/>
            </w:pPr>
            <w:r>
              <w:t>179,493</w:t>
            </w:r>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77777777" w:rsidR="00265584" w:rsidRDefault="00265584">
            <w:pPr>
              <w:jc w:val="center"/>
            </w:pPr>
            <w:r>
              <w:t>17.7</w:t>
            </w:r>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77777777" w:rsidR="00265584" w:rsidRDefault="00265584">
            <w:pPr>
              <w:jc w:val="center"/>
            </w:pPr>
            <w:r>
              <w:t>19.9</w:t>
            </w:r>
          </w:p>
        </w:tc>
      </w:tr>
      <w:tr w:rsidR="00F74496" w14:paraId="2127F143"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4E9DC42" w14:textId="77777777" w:rsidR="00265584" w:rsidRDefault="00265584">
            <w:r>
              <w:t>Georgia</w:t>
            </w:r>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77777777" w:rsidR="00265584" w:rsidRDefault="00265584">
            <w:pPr>
              <w:jc w:val="center"/>
            </w:pPr>
            <w:r>
              <w:t>12,211,232</w:t>
            </w:r>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77777777" w:rsidR="00265584" w:rsidRDefault="00265584">
            <w:pPr>
              <w:jc w:val="center"/>
            </w:pPr>
            <w:r>
              <w:t>1,847,944</w:t>
            </w:r>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7777777" w:rsidR="00265584" w:rsidRDefault="00265584">
            <w:pPr>
              <w:jc w:val="center"/>
            </w:pPr>
            <w:r>
              <w:t>94,786</w:t>
            </w:r>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77777777" w:rsidR="00265584" w:rsidRDefault="00265584">
            <w:pPr>
              <w:jc w:val="center"/>
            </w:pPr>
            <w:r>
              <w:t>10,458,074</w:t>
            </w:r>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77777777" w:rsidR="00265584" w:rsidRDefault="00265584">
            <w:pPr>
              <w:jc w:val="center"/>
            </w:pPr>
            <w:r>
              <w:t>15.1</w:t>
            </w:r>
          </w:p>
        </w:tc>
      </w:tr>
      <w:tr w:rsidR="00F74496" w14:paraId="696CADB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45F49B2" w14:textId="77777777" w:rsidR="00265584" w:rsidRDefault="00265584">
            <w:r>
              <w:t>Illinois</w:t>
            </w:r>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77777777" w:rsidR="00265584" w:rsidRDefault="00265584">
            <w:pPr>
              <w:jc w:val="center"/>
            </w:pPr>
            <w:r>
              <w:t>12,758,371</w:t>
            </w:r>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77777777" w:rsidR="00265584" w:rsidRDefault="00265584">
            <w:pPr>
              <w:jc w:val="center"/>
            </w:pPr>
            <w:r>
              <w:t>1,580,896</w:t>
            </w:r>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77777777" w:rsidR="00265584" w:rsidRDefault="00265584">
            <w:pPr>
              <w:jc w:val="center"/>
            </w:pPr>
            <w:r>
              <w:t>37,799</w:t>
            </w:r>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77777777" w:rsidR="00265584" w:rsidRDefault="00265584">
            <w:pPr>
              <w:jc w:val="center"/>
            </w:pPr>
            <w:r>
              <w:t>5,673,571</w:t>
            </w:r>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77777777" w:rsidR="00265584" w:rsidRDefault="00265584">
            <w:pPr>
              <w:jc w:val="center"/>
            </w:pPr>
            <w:r>
              <w:t>12.4</w:t>
            </w:r>
          </w:p>
        </w:tc>
      </w:tr>
      <w:tr w:rsidR="00F74496" w14:paraId="38E950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950B2E7" w14:textId="77777777" w:rsidR="00265584" w:rsidRDefault="00265584">
            <w:r>
              <w:t>Indiana</w:t>
            </w:r>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77777777" w:rsidR="00265584" w:rsidRDefault="00265584">
            <w:pPr>
              <w:jc w:val="center"/>
            </w:pPr>
            <w:r>
              <w:t>7,837,910</w:t>
            </w:r>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7777777" w:rsidR="00265584" w:rsidRDefault="00265584">
            <w:pPr>
              <w:jc w:val="center"/>
            </w:pPr>
            <w:r>
              <w:t>1,006,366</w:t>
            </w:r>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7777777" w:rsidR="00265584" w:rsidRDefault="00265584">
            <w:pPr>
              <w:jc w:val="center"/>
            </w:pPr>
            <w:r>
              <w:t>105,219</w:t>
            </w:r>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77777777" w:rsidR="00265584" w:rsidRDefault="00265584">
            <w:pPr>
              <w:jc w:val="center"/>
            </w:pPr>
            <w:r>
              <w:t>6,936,762</w:t>
            </w:r>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77777777" w:rsidR="00265584" w:rsidRDefault="00265584">
            <w:pPr>
              <w:jc w:val="center"/>
            </w:pPr>
            <w:r>
              <w:t>12.8</w:t>
            </w:r>
          </w:p>
        </w:tc>
      </w:tr>
      <w:tr w:rsidR="00F74496" w14:paraId="70759F5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9B4476C" w14:textId="77777777" w:rsidR="00265584" w:rsidRDefault="00265584">
            <w:r>
              <w:t>Iowa</w:t>
            </w:r>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77777777" w:rsidR="00265584" w:rsidRDefault="00265584">
            <w:pPr>
              <w:jc w:val="center"/>
            </w:pPr>
            <w:r>
              <w:t>3,410,014</w:t>
            </w:r>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77777777" w:rsidR="00265584" w:rsidRDefault="00265584">
            <w:pPr>
              <w:jc w:val="center"/>
            </w:pPr>
            <w:r>
              <w:t>287,609</w:t>
            </w:r>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77777777" w:rsidR="00265584" w:rsidRDefault="00265584">
            <w:pPr>
              <w:jc w:val="center"/>
            </w:pPr>
            <w:r>
              <w:t>11,510</w:t>
            </w:r>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77777777" w:rsidR="00265584" w:rsidRDefault="00265584">
            <w:pPr>
              <w:jc w:val="center"/>
            </w:pPr>
            <w:r>
              <w:t>1,829,734</w:t>
            </w:r>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77777777" w:rsidR="00265584" w:rsidRDefault="00265584">
            <w:pPr>
              <w:jc w:val="center"/>
            </w:pPr>
            <w:r>
              <w:t>6.3</w:t>
            </w:r>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7777777" w:rsidR="00265584" w:rsidRDefault="00265584">
            <w:pPr>
              <w:jc w:val="center"/>
            </w:pPr>
            <w:r>
              <w:t>8.4</w:t>
            </w:r>
          </w:p>
        </w:tc>
      </w:tr>
      <w:tr w:rsidR="00F74496" w14:paraId="62A0CD5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777777" w:rsidR="00265584" w:rsidRDefault="00265584">
            <w:r>
              <w:t>Kansas</w:t>
            </w:r>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77777777" w:rsidR="00265584" w:rsidRDefault="00265584">
            <w:pPr>
              <w:jc w:val="center"/>
            </w:pPr>
            <w:r>
              <w:t>3,428,398</w:t>
            </w:r>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77777777" w:rsidR="00265584" w:rsidRDefault="00265584">
            <w:pPr>
              <w:jc w:val="center"/>
            </w:pPr>
            <w:r>
              <w:t>396,147</w:t>
            </w:r>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7777777" w:rsidR="00265584" w:rsidRDefault="00265584">
            <w:pPr>
              <w:jc w:val="center"/>
            </w:pPr>
            <w:r>
              <w:t>27,509</w:t>
            </w:r>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77777777" w:rsidR="00265584" w:rsidRDefault="00265584">
            <w:pPr>
              <w:jc w:val="center"/>
            </w:pPr>
            <w:r>
              <w:t>3,059,760</w:t>
            </w:r>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77777777" w:rsidR="00265584" w:rsidRDefault="00265584">
            <w:pPr>
              <w:jc w:val="center"/>
            </w:pPr>
            <w:r>
              <w:t>9.0</w:t>
            </w:r>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77777777" w:rsidR="00265584" w:rsidRDefault="00265584">
            <w:pPr>
              <w:jc w:val="center"/>
            </w:pPr>
            <w:r>
              <w:t>11.6</w:t>
            </w:r>
          </w:p>
        </w:tc>
      </w:tr>
      <w:tr w:rsidR="00F74496" w14:paraId="2BC0A8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DF17D02" w14:textId="77777777" w:rsidR="00265584" w:rsidRDefault="00265584">
            <w:r>
              <w:t>Louisiana</w:t>
            </w:r>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77777777" w:rsidR="00265584" w:rsidRDefault="00265584">
            <w:pPr>
              <w:jc w:val="center"/>
            </w:pPr>
            <w:r>
              <w:t>2,178,496</w:t>
            </w:r>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77777777" w:rsidR="00265584" w:rsidRDefault="00265584">
            <w:pPr>
              <w:jc w:val="center"/>
            </w:pPr>
            <w:r>
              <w:t>282,443</w:t>
            </w:r>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7777777" w:rsidR="00265584" w:rsidRDefault="00265584">
            <w:pPr>
              <w:jc w:val="center"/>
            </w:pPr>
            <w:r>
              <w:t>5,379</w:t>
            </w:r>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77777777" w:rsidR="00265584" w:rsidRDefault="00265584">
            <w:pPr>
              <w:jc w:val="center"/>
            </w:pPr>
            <w:r>
              <w:t>931,966</w:t>
            </w:r>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77777777" w:rsidR="00265584" w:rsidRDefault="00265584">
            <w:pPr>
              <w:jc w:val="center"/>
            </w:pPr>
            <w:r>
              <w:t>5.8</w:t>
            </w:r>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77777777" w:rsidR="00265584" w:rsidRDefault="00265584">
            <w:pPr>
              <w:jc w:val="center"/>
            </w:pPr>
            <w:r>
              <w:t>13.0</w:t>
            </w:r>
          </w:p>
        </w:tc>
      </w:tr>
      <w:tr w:rsidR="00F74496" w14:paraId="279BAF5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8FF2EDE" w14:textId="77777777" w:rsidR="00265584" w:rsidRDefault="00265584">
            <w:r>
              <w:t>Maine</w:t>
            </w:r>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7777777" w:rsidR="00265584" w:rsidRDefault="00265584">
            <w:pPr>
              <w:jc w:val="center"/>
            </w:pPr>
            <w:r>
              <w:t>825,221</w:t>
            </w:r>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7777777" w:rsidR="00265584" w:rsidRDefault="00265584">
            <w:pPr>
              <w:jc w:val="center"/>
            </w:pPr>
            <w:r>
              <w:t>109,120</w:t>
            </w:r>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77777777" w:rsidR="00265584" w:rsidRDefault="00265584">
            <w:pPr>
              <w:jc w:val="center"/>
            </w:pPr>
            <w:r>
              <w:t>6,662</w:t>
            </w:r>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7777777" w:rsidR="00265584" w:rsidRDefault="00265584">
            <w:pPr>
              <w:jc w:val="center"/>
            </w:pPr>
            <w:r>
              <w:t>722,763</w:t>
            </w:r>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77777777" w:rsidR="00265584" w:rsidRDefault="00265584">
            <w:pPr>
              <w:jc w:val="center"/>
            </w:pPr>
            <w:r>
              <w:t>9.2</w:t>
            </w:r>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77777777" w:rsidR="00265584" w:rsidRDefault="00265584">
            <w:pPr>
              <w:jc w:val="center"/>
            </w:pPr>
            <w:r>
              <w:t>13.2</w:t>
            </w:r>
          </w:p>
        </w:tc>
      </w:tr>
      <w:tr w:rsidR="00F74496" w14:paraId="2DBE1C15"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AA3811E" w14:textId="77777777" w:rsidR="00265584" w:rsidRDefault="00265584">
            <w:r>
              <w:t>Maryland</w:t>
            </w:r>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77777777" w:rsidR="00265584" w:rsidRDefault="00265584">
            <w:pPr>
              <w:jc w:val="center"/>
            </w:pPr>
            <w:r>
              <w:t>6,754,689</w:t>
            </w:r>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77777777" w:rsidR="00265584" w:rsidRDefault="00265584">
            <w:pPr>
              <w:jc w:val="center"/>
            </w:pPr>
            <w:r>
              <w:t>1,002,976</w:t>
            </w:r>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77777777" w:rsidR="00265584" w:rsidRDefault="00265584">
            <w:pPr>
              <w:jc w:val="center"/>
            </w:pPr>
            <w:r>
              <w:t>64,871</w:t>
            </w:r>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7777777" w:rsidR="00265584" w:rsidRDefault="00265584">
            <w:pPr>
              <w:jc w:val="center"/>
            </w:pPr>
            <w:r>
              <w:t>5,816,584</w:t>
            </w:r>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77777777" w:rsidR="00265584" w:rsidRDefault="00265584">
            <w:pPr>
              <w:jc w:val="center"/>
            </w:pPr>
            <w:r>
              <w:t>11.2</w:t>
            </w:r>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77777777" w:rsidR="00265584" w:rsidRDefault="00265584">
            <w:pPr>
              <w:jc w:val="center"/>
            </w:pPr>
            <w:r>
              <w:t>14.8</w:t>
            </w:r>
          </w:p>
        </w:tc>
      </w:tr>
      <w:tr w:rsidR="00F74496" w14:paraId="1338028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482C97" w14:textId="77777777" w:rsidR="00265584" w:rsidRDefault="00265584">
            <w:r>
              <w:t>Michigan</w:t>
            </w:r>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77777777" w:rsidR="00265584" w:rsidRDefault="00265584">
            <w:pPr>
              <w:jc w:val="center"/>
            </w:pPr>
            <w:r>
              <w:t>11,990,510</w:t>
            </w:r>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77777777" w:rsidR="00265584" w:rsidRDefault="00265584">
            <w:pPr>
              <w:jc w:val="center"/>
            </w:pPr>
            <w:r>
              <w:t>1,625,547</w:t>
            </w:r>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77777777" w:rsidR="00265584" w:rsidRDefault="00265584">
            <w:pPr>
              <w:jc w:val="center"/>
            </w:pPr>
            <w:r>
              <w:t>126,102</w:t>
            </w:r>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7777777" w:rsidR="00265584" w:rsidRDefault="00265584">
            <w:pPr>
              <w:jc w:val="center"/>
            </w:pPr>
            <w:r>
              <w:t>10,491,065</w:t>
            </w:r>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7777777" w:rsidR="00265584" w:rsidRDefault="00265584">
            <w:pPr>
              <w:jc w:val="center"/>
            </w:pPr>
            <w:r>
              <w:t>13.6</w:t>
            </w:r>
          </w:p>
        </w:tc>
      </w:tr>
      <w:tr w:rsidR="00F74496" w14:paraId="7FFDBE5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7777777" w:rsidR="00265584" w:rsidRDefault="00265584">
            <w:r>
              <w:t>Mississippi</w:t>
            </w:r>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77777777" w:rsidR="00265584" w:rsidRDefault="00265584">
            <w:pPr>
              <w:jc w:val="center"/>
            </w:pPr>
            <w:r>
              <w:t>3,630,503</w:t>
            </w:r>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77777777" w:rsidR="00265584" w:rsidRDefault="00265584">
            <w:pPr>
              <w:jc w:val="center"/>
            </w:pPr>
            <w:r>
              <w:t>515,551</w:t>
            </w:r>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77777777" w:rsidR="00265584" w:rsidRDefault="00265584">
            <w:pPr>
              <w:jc w:val="center"/>
            </w:pPr>
            <w:r>
              <w:t>18,264</w:t>
            </w:r>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7777777" w:rsidR="00265584" w:rsidRDefault="00265584">
            <w:pPr>
              <w:jc w:val="center"/>
            </w:pPr>
            <w:r>
              <w:t>1,300,917</w:t>
            </w:r>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77777777" w:rsidR="00265584" w:rsidRDefault="00265584">
            <w:pPr>
              <w:jc w:val="center"/>
            </w:pPr>
            <w:r>
              <w:t>14.0</w:t>
            </w:r>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77777777" w:rsidR="00265584" w:rsidRDefault="00265584">
            <w:pPr>
              <w:jc w:val="center"/>
            </w:pPr>
            <w:r>
              <w:t>14.2</w:t>
            </w:r>
          </w:p>
        </w:tc>
      </w:tr>
      <w:tr w:rsidR="00F74496" w14:paraId="5583EBC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47C2217" w14:textId="77777777" w:rsidR="00265584" w:rsidRDefault="00265584">
            <w:r>
              <w:t>Missouri</w:t>
            </w:r>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77777777" w:rsidR="00265584" w:rsidRDefault="00265584">
            <w:pPr>
              <w:jc w:val="center"/>
            </w:pPr>
            <w:r>
              <w:t>5,518,464</w:t>
            </w:r>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77777777" w:rsidR="00265584" w:rsidRDefault="00265584">
            <w:pPr>
              <w:jc w:val="center"/>
            </w:pPr>
            <w:r>
              <w:t>766,864</w:t>
            </w:r>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7777777" w:rsidR="00265584" w:rsidRDefault="00265584">
            <w:pPr>
              <w:jc w:val="center"/>
            </w:pPr>
            <w:r>
              <w:t>46,410</w:t>
            </w:r>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77777777" w:rsidR="00265584" w:rsidRDefault="00265584">
            <w:pPr>
              <w:jc w:val="center"/>
            </w:pPr>
            <w:r>
              <w:t>3,600,272</w:t>
            </w:r>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77777777" w:rsidR="00265584" w:rsidRDefault="00265584">
            <w:pPr>
              <w:jc w:val="center"/>
            </w:pPr>
            <w:r>
              <w:t>12.9</w:t>
            </w:r>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77777777" w:rsidR="00265584" w:rsidRDefault="00265584">
            <w:pPr>
              <w:jc w:val="center"/>
            </w:pPr>
            <w:r>
              <w:t>13.9</w:t>
            </w:r>
          </w:p>
        </w:tc>
      </w:tr>
      <w:tr w:rsidR="00F74496" w14:paraId="5B7515F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7777777" w:rsidR="00265584" w:rsidRDefault="00265584">
            <w:r>
              <w:t>Montana</w:t>
            </w:r>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77777777" w:rsidR="00265584" w:rsidRDefault="00265584">
            <w:pPr>
              <w:jc w:val="center"/>
            </w:pPr>
            <w:r>
              <w:t>1,059,004</w:t>
            </w:r>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77777777" w:rsidR="00265584" w:rsidRDefault="00265584">
            <w:pPr>
              <w:jc w:val="center"/>
            </w:pPr>
            <w:r>
              <w:t>102,944</w:t>
            </w:r>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77777777" w:rsidR="00265584" w:rsidRDefault="00265584">
            <w:pPr>
              <w:jc w:val="center"/>
            </w:pPr>
            <w:r>
              <w:t>3,296</w:t>
            </w:r>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77777777" w:rsidR="00265584" w:rsidRDefault="00265584">
            <w:pPr>
              <w:jc w:val="center"/>
            </w:pPr>
            <w:r>
              <w:t>768,012</w:t>
            </w:r>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77777777" w:rsidR="00265584" w:rsidRDefault="00265584">
            <w:pPr>
              <w:jc w:val="center"/>
            </w:pPr>
            <w:r>
              <w:t>4.3</w:t>
            </w:r>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77777777" w:rsidR="00265584" w:rsidRDefault="00265584">
            <w:pPr>
              <w:jc w:val="center"/>
            </w:pPr>
            <w:r>
              <w:t>9.7</w:t>
            </w:r>
          </w:p>
        </w:tc>
      </w:tr>
      <w:tr w:rsidR="00F74496" w14:paraId="7399EF1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5D79FA9" w14:textId="77777777" w:rsidR="00265584" w:rsidRDefault="00265584">
            <w:r>
              <w:lastRenderedPageBreak/>
              <w:t>Nebraska</w:t>
            </w:r>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7777777" w:rsidR="00265584" w:rsidRDefault="00265584">
            <w:pPr>
              <w:jc w:val="center"/>
            </w:pPr>
            <w:r>
              <w:t>2,201,248</w:t>
            </w:r>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77777777" w:rsidR="00265584" w:rsidRDefault="00265584">
            <w:pPr>
              <w:jc w:val="center"/>
            </w:pPr>
            <w:r>
              <w:t>204,905</w:t>
            </w:r>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7777777" w:rsidR="00265584" w:rsidRDefault="00265584">
            <w:pPr>
              <w:jc w:val="center"/>
            </w:pPr>
            <w:r>
              <w:t>18,262</w:t>
            </w:r>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7777777" w:rsidR="00265584" w:rsidRDefault="00265584">
            <w:pPr>
              <w:jc w:val="center"/>
            </w:pPr>
            <w:r>
              <w:t>2,014,605</w:t>
            </w:r>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77777777" w:rsidR="00265584" w:rsidRDefault="00265584">
            <w:pPr>
              <w:jc w:val="center"/>
            </w:pPr>
            <w:r>
              <w:t>9.3</w:t>
            </w:r>
          </w:p>
        </w:tc>
      </w:tr>
      <w:tr w:rsidR="00F74496" w14:paraId="47AC4FA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765776" w14:textId="77777777" w:rsidR="00265584" w:rsidRDefault="00265584">
            <w:r>
              <w:t>New Hampshire</w:t>
            </w:r>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77777777" w:rsidR="00265584" w:rsidRDefault="00265584">
            <w:pPr>
              <w:jc w:val="center"/>
            </w:pPr>
            <w:r>
              <w:t>886,427</w:t>
            </w:r>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77777777" w:rsidR="00265584" w:rsidRDefault="00265584">
            <w:pPr>
              <w:jc w:val="center"/>
            </w:pPr>
            <w:r>
              <w:t>107,549</w:t>
            </w:r>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7777777" w:rsidR="00265584" w:rsidRDefault="00265584">
            <w:pPr>
              <w:jc w:val="center"/>
            </w:pPr>
            <w:r>
              <w:t>9,423</w:t>
            </w:r>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77777777" w:rsidR="00265584" w:rsidRDefault="00265584">
            <w:pPr>
              <w:jc w:val="center"/>
            </w:pPr>
            <w:r>
              <w:t>788,302</w:t>
            </w:r>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77777777" w:rsidR="00265584" w:rsidRDefault="00265584">
            <w:pPr>
              <w:jc w:val="center"/>
            </w:pPr>
            <w:r>
              <w:t>12.1</w:t>
            </w:r>
          </w:p>
        </w:tc>
      </w:tr>
      <w:tr w:rsidR="00F74496" w14:paraId="35E75C7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878B53A" w14:textId="77777777" w:rsidR="00265584" w:rsidRDefault="00265584">
            <w:r>
              <w:t>New Jersey</w:t>
            </w:r>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77777777" w:rsidR="00265584" w:rsidRDefault="00265584">
            <w:pPr>
              <w:jc w:val="center"/>
            </w:pPr>
            <w:r>
              <w:t>8,196,056</w:t>
            </w:r>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77777777" w:rsidR="00265584" w:rsidRDefault="00265584">
            <w:pPr>
              <w:jc w:val="center"/>
            </w:pPr>
            <w:r>
              <w:t>1,168,380</w:t>
            </w:r>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77777777" w:rsidR="00265584" w:rsidRDefault="00265584">
            <w:pPr>
              <w:jc w:val="center"/>
            </w:pPr>
            <w:r>
              <w:t>51,472</w:t>
            </w:r>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77777777" w:rsidR="00265584" w:rsidRDefault="00265584">
            <w:pPr>
              <w:jc w:val="center"/>
            </w:pPr>
            <w:r>
              <w:t>5,274,310</w:t>
            </w:r>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77777777" w:rsidR="00265584" w:rsidRDefault="00265584">
            <w:pPr>
              <w:jc w:val="center"/>
            </w:pPr>
            <w:r>
              <w:t>9.8</w:t>
            </w:r>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77777777" w:rsidR="00265584" w:rsidRDefault="00265584">
            <w:pPr>
              <w:jc w:val="center"/>
            </w:pPr>
            <w:r>
              <w:t>14.3</w:t>
            </w:r>
          </w:p>
        </w:tc>
      </w:tr>
      <w:tr w:rsidR="00F74496" w14:paraId="48FA665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7D32A35" w14:textId="77777777" w:rsidR="00265584" w:rsidRDefault="00265584">
            <w:r>
              <w:t>New Mexico</w:t>
            </w:r>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77777777" w:rsidR="00265584" w:rsidRDefault="00265584">
            <w:pPr>
              <w:jc w:val="center"/>
            </w:pPr>
            <w:r>
              <w:t>1,497,760</w:t>
            </w:r>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77777777" w:rsidR="00265584" w:rsidRDefault="00265584">
            <w:pPr>
              <w:jc w:val="center"/>
            </w:pPr>
            <w:r>
              <w:t>179,121</w:t>
            </w:r>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77777777" w:rsidR="00265584" w:rsidRDefault="00265584">
            <w:pPr>
              <w:jc w:val="center"/>
            </w:pPr>
            <w:r>
              <w:t>8,857</w:t>
            </w:r>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77777777" w:rsidR="00265584" w:rsidRDefault="00265584">
            <w:pPr>
              <w:jc w:val="center"/>
            </w:pPr>
            <w:r>
              <w:t>1,327,496</w:t>
            </w:r>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7777777" w:rsidR="00265584" w:rsidRDefault="00265584">
            <w:pPr>
              <w:jc w:val="center"/>
            </w:pPr>
            <w:r>
              <w:t>12.0</w:t>
            </w:r>
          </w:p>
        </w:tc>
      </w:tr>
      <w:tr w:rsidR="00F74496" w14:paraId="14790EB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354E0E" w14:textId="77777777" w:rsidR="00265584" w:rsidRDefault="00265584">
            <w:r>
              <w:t>New York</w:t>
            </w:r>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7777777" w:rsidR="00265584" w:rsidRDefault="00265584">
            <w:pPr>
              <w:jc w:val="center"/>
            </w:pPr>
            <w:r>
              <w:t>17,587,681</w:t>
            </w:r>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77777777" w:rsidR="00265584" w:rsidRDefault="00265584">
            <w:pPr>
              <w:jc w:val="center"/>
            </w:pPr>
            <w:r>
              <w:t>2,781,426</w:t>
            </w:r>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77777777" w:rsidR="00265584" w:rsidRDefault="00265584">
            <w:pPr>
              <w:jc w:val="center"/>
            </w:pPr>
            <w:r>
              <w:t>221,226</w:t>
            </w:r>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77777777" w:rsidR="00265584" w:rsidRDefault="00265584">
            <w:pPr>
              <w:jc w:val="center"/>
            </w:pPr>
            <w:r>
              <w:t>15,027,481</w:t>
            </w:r>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77777777" w:rsidR="00265584" w:rsidRDefault="00265584">
            <w:pPr>
              <w:jc w:val="center"/>
            </w:pPr>
            <w:r>
              <w:t>14.7</w:t>
            </w:r>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77777777" w:rsidR="00265584" w:rsidRDefault="00265584">
            <w:pPr>
              <w:jc w:val="center"/>
            </w:pPr>
            <w:r>
              <w:t>15.8</w:t>
            </w:r>
          </w:p>
        </w:tc>
      </w:tr>
      <w:tr w:rsidR="00F74496" w14:paraId="47CF51F2"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3364B3D" w14:textId="77777777" w:rsidR="00265584" w:rsidRDefault="00265584">
            <w:r>
              <w:t>Ohio</w:t>
            </w:r>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77777777" w:rsidR="00265584" w:rsidRDefault="00265584">
            <w:pPr>
              <w:jc w:val="center"/>
            </w:pPr>
            <w:r>
              <w:t>8,133,870</w:t>
            </w:r>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77777777" w:rsidR="00265584" w:rsidRDefault="00265584">
            <w:pPr>
              <w:jc w:val="center"/>
            </w:pPr>
            <w:r>
              <w:t>997,198</w:t>
            </w:r>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77777777" w:rsidR="00265584" w:rsidRDefault="00265584">
            <w:pPr>
              <w:jc w:val="center"/>
            </w:pPr>
            <w:r>
              <w:t>71,568</w:t>
            </w:r>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77777777" w:rsidR="00265584" w:rsidRDefault="00265584">
            <w:pPr>
              <w:jc w:val="center"/>
            </w:pPr>
            <w:r>
              <w:t>4,755,245</w:t>
            </w:r>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77777777" w:rsidR="00265584" w:rsidRDefault="00265584">
            <w:pPr>
              <w:jc w:val="center"/>
            </w:pPr>
            <w:r>
              <w:t>15.1</w:t>
            </w:r>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77777777" w:rsidR="00265584" w:rsidRDefault="00265584">
            <w:pPr>
              <w:jc w:val="center"/>
            </w:pPr>
            <w:r>
              <w:t>12.3</w:t>
            </w:r>
          </w:p>
        </w:tc>
      </w:tr>
      <w:tr w:rsidR="00F74496" w14:paraId="6E8A899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787965D" w14:textId="77777777" w:rsidR="00265584" w:rsidRDefault="00265584">
            <w:r>
              <w:t>Oklahoma</w:t>
            </w:r>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77777777" w:rsidR="00265584" w:rsidRDefault="00265584">
            <w:pPr>
              <w:jc w:val="center"/>
            </w:pPr>
            <w:r>
              <w:t>3,491,913</w:t>
            </w:r>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77777777" w:rsidR="00265584" w:rsidRDefault="00265584">
            <w:pPr>
              <w:jc w:val="center"/>
            </w:pPr>
            <w:r>
              <w:t>487,287</w:t>
            </w:r>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77777777" w:rsidR="00265584" w:rsidRDefault="00265584">
            <w:pPr>
              <w:jc w:val="center"/>
            </w:pPr>
            <w:r>
              <w:t>24,628</w:t>
            </w:r>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77777777" w:rsidR="00265584" w:rsidRDefault="00265584">
            <w:pPr>
              <w:jc w:val="center"/>
            </w:pPr>
            <w:r>
              <w:t>2,285,659</w:t>
            </w:r>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77777777" w:rsidR="00265584" w:rsidRDefault="00265584">
            <w:pPr>
              <w:jc w:val="center"/>
            </w:pPr>
            <w:r>
              <w:t>10.8</w:t>
            </w:r>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7777777" w:rsidR="00265584" w:rsidRDefault="00265584">
            <w:pPr>
              <w:jc w:val="center"/>
            </w:pPr>
            <w:r>
              <w:t>14.0</w:t>
            </w:r>
          </w:p>
        </w:tc>
      </w:tr>
      <w:tr w:rsidR="00F74496" w14:paraId="1B18707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3CCDF09" w14:textId="77777777" w:rsidR="00265584" w:rsidRDefault="00265584">
            <w:r>
              <w:t>Oregon</w:t>
            </w:r>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77777777" w:rsidR="00265584" w:rsidRDefault="00265584">
            <w:pPr>
              <w:jc w:val="center"/>
            </w:pPr>
            <w:r>
              <w:t>2,525,767</w:t>
            </w:r>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77777777" w:rsidR="00265584" w:rsidRDefault="00265584">
            <w:pPr>
              <w:jc w:val="center"/>
            </w:pPr>
            <w:r>
              <w:t>281,481</w:t>
            </w:r>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77777777" w:rsidR="00265584" w:rsidRDefault="00265584">
            <w:pPr>
              <w:jc w:val="center"/>
            </w:pPr>
            <w:r>
              <w:t>8,328</w:t>
            </w:r>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77777777" w:rsidR="00265584" w:rsidRDefault="00265584">
            <w:pPr>
              <w:jc w:val="center"/>
            </w:pPr>
            <w:r>
              <w:t>752,768</w:t>
            </w:r>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77777777" w:rsidR="00265584" w:rsidRDefault="00265584">
            <w:pPr>
              <w:jc w:val="center"/>
            </w:pPr>
            <w:r>
              <w:t>11.1</w:t>
            </w:r>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77777777" w:rsidR="00265584" w:rsidRDefault="00265584">
            <w:pPr>
              <w:jc w:val="center"/>
            </w:pPr>
            <w:r>
              <w:t>11.1</w:t>
            </w:r>
          </w:p>
        </w:tc>
      </w:tr>
      <w:tr w:rsidR="00F74496" w14:paraId="6E594EC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39EE0AB" w14:textId="77777777" w:rsidR="00265584" w:rsidRDefault="00265584">
            <w:r>
              <w:t>Pennsylvania</w:t>
            </w:r>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7777777" w:rsidR="00265584" w:rsidRDefault="00265584">
            <w:pPr>
              <w:jc w:val="center"/>
            </w:pPr>
            <w:r>
              <w:t>13,667,687</w:t>
            </w:r>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7777777" w:rsidR="00265584" w:rsidRDefault="00265584">
            <w:pPr>
              <w:jc w:val="center"/>
            </w:pPr>
            <w:r>
              <w:t>1,905,109</w:t>
            </w:r>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77777777" w:rsidR="00265584" w:rsidRDefault="00265584">
            <w:pPr>
              <w:jc w:val="center"/>
            </w:pPr>
            <w:r>
              <w:t>62,292</w:t>
            </w:r>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77777777" w:rsidR="00265584" w:rsidRDefault="00265584">
            <w:pPr>
              <w:jc w:val="center"/>
            </w:pPr>
            <w:r>
              <w:t>4,733,925</w:t>
            </w:r>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7777777" w:rsidR="00265584" w:rsidRDefault="00265584">
            <w:pPr>
              <w:jc w:val="center"/>
            </w:pPr>
            <w:r>
              <w:t>13.2</w:t>
            </w:r>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77777777" w:rsidR="00265584" w:rsidRDefault="00265584">
            <w:pPr>
              <w:jc w:val="center"/>
            </w:pPr>
            <w:r>
              <w:t>13.9</w:t>
            </w:r>
          </w:p>
        </w:tc>
      </w:tr>
      <w:tr w:rsidR="00F74496" w14:paraId="5EBE0DD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7777777" w:rsidR="00265584" w:rsidRDefault="00265584">
            <w:r>
              <w:t>Rhode Island</w:t>
            </w:r>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77777777" w:rsidR="00265584" w:rsidRDefault="00265584">
            <w:pPr>
              <w:jc w:val="center"/>
            </w:pPr>
            <w:r>
              <w:t>907,043</w:t>
            </w:r>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77777777" w:rsidR="00265584" w:rsidRDefault="00265584">
            <w:pPr>
              <w:jc w:val="center"/>
            </w:pPr>
            <w:r>
              <w:t>145,915</w:t>
            </w:r>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7777777" w:rsidR="00265584" w:rsidRDefault="00265584">
            <w:pPr>
              <w:jc w:val="center"/>
            </w:pPr>
            <w:r>
              <w:t>5,476</w:t>
            </w:r>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77777777" w:rsidR="00265584" w:rsidRDefault="00265584">
            <w:pPr>
              <w:jc w:val="center"/>
            </w:pPr>
            <w:r>
              <w:t>384,117</w:t>
            </w:r>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77777777" w:rsidR="00265584" w:rsidRDefault="00265584">
            <w:pPr>
              <w:jc w:val="center"/>
            </w:pPr>
            <w:r>
              <w:t>14.3</w:t>
            </w:r>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77777777" w:rsidR="00265584" w:rsidRDefault="00265584">
            <w:pPr>
              <w:jc w:val="center"/>
            </w:pPr>
            <w:r>
              <w:t>16.1</w:t>
            </w:r>
          </w:p>
        </w:tc>
      </w:tr>
      <w:tr w:rsidR="00F74496" w14:paraId="1CA75D3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C25680A" w14:textId="77777777" w:rsidR="00265584" w:rsidRDefault="00265584">
            <w:r>
              <w:t>Texas</w:t>
            </w:r>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77777777" w:rsidR="00265584" w:rsidRDefault="00265584">
            <w:pPr>
              <w:jc w:val="center"/>
            </w:pPr>
            <w:r>
              <w:t>26,030,068</w:t>
            </w:r>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77777777" w:rsidR="00265584" w:rsidRDefault="00265584">
            <w:pPr>
              <w:jc w:val="center"/>
            </w:pPr>
            <w:r>
              <w:t>3,420,044</w:t>
            </w:r>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77777777" w:rsidR="00265584" w:rsidRDefault="00265584">
            <w:pPr>
              <w:jc w:val="center"/>
            </w:pPr>
            <w:r>
              <w:t>381,999</w:t>
            </w:r>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77777777" w:rsidR="00265584" w:rsidRDefault="00265584">
            <w:pPr>
              <w:jc w:val="center"/>
            </w:pPr>
            <w:r>
              <w:t>22,992,023</w:t>
            </w:r>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77777777" w:rsidR="00265584" w:rsidRDefault="00265584">
            <w:pPr>
              <w:jc w:val="center"/>
            </w:pPr>
            <w:r>
              <w:t>16.6</w:t>
            </w:r>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77777777" w:rsidR="00265584" w:rsidRDefault="00265584">
            <w:pPr>
              <w:jc w:val="center"/>
            </w:pPr>
            <w:r>
              <w:t>13.1</w:t>
            </w:r>
          </w:p>
        </w:tc>
      </w:tr>
      <w:tr w:rsidR="00F74496" w14:paraId="72CF310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BAFCF23" w14:textId="77777777" w:rsidR="00265584" w:rsidRDefault="00265584">
            <w:r>
              <w:t>Utah</w:t>
            </w:r>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77777777" w:rsidR="00265584" w:rsidRDefault="00265584">
            <w:pPr>
              <w:jc w:val="center"/>
            </w:pPr>
            <w:r>
              <w:t>3,963,227</w:t>
            </w:r>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77777777" w:rsidR="00265584" w:rsidRDefault="00265584">
            <w:pPr>
              <w:jc w:val="center"/>
            </w:pPr>
            <w:r>
              <w:t>404,738</w:t>
            </w:r>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77777777" w:rsidR="00265584" w:rsidRDefault="00265584">
            <w:pPr>
              <w:jc w:val="center"/>
            </w:pPr>
            <w:r>
              <w:t>30,221</w:t>
            </w:r>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77777777" w:rsidR="00265584" w:rsidRDefault="00265584">
            <w:pPr>
              <w:jc w:val="center"/>
            </w:pPr>
            <w:r>
              <w:t>2,902,955</w:t>
            </w:r>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7777777" w:rsidR="00265584" w:rsidRDefault="00265584">
            <w:pPr>
              <w:jc w:val="center"/>
            </w:pPr>
            <w:r>
              <w:t>10.4</w:t>
            </w:r>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77777777" w:rsidR="00265584" w:rsidRDefault="00265584">
            <w:pPr>
              <w:jc w:val="center"/>
            </w:pPr>
            <w:r>
              <w:t>10.2</w:t>
            </w:r>
          </w:p>
        </w:tc>
      </w:tr>
      <w:tr w:rsidR="00F74496" w14:paraId="5893CEE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198C691" w14:textId="77777777" w:rsidR="00265584" w:rsidRDefault="00265584">
            <w:r>
              <w:t>Vermont</w:t>
            </w:r>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77777777" w:rsidR="00265584" w:rsidRDefault="00265584">
            <w:pPr>
              <w:jc w:val="center"/>
            </w:pPr>
            <w:r>
              <w:t>646,239</w:t>
            </w:r>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77777777" w:rsidR="00265584" w:rsidRDefault="00265584">
            <w:pPr>
              <w:jc w:val="center"/>
            </w:pPr>
            <w:r>
              <w:t>89,457</w:t>
            </w:r>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77777777" w:rsidR="00265584" w:rsidRDefault="00265584">
            <w:pPr>
              <w:jc w:val="center"/>
            </w:pPr>
            <w:r>
              <w:t>6,498</w:t>
            </w:r>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77777777" w:rsidR="00265584" w:rsidRDefault="00265584">
            <w:pPr>
              <w:jc w:val="center"/>
            </w:pPr>
            <w:r>
              <w:t>563,280</w:t>
            </w:r>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77777777" w:rsidR="00265584" w:rsidRDefault="00265584">
            <w:pPr>
              <w:jc w:val="center"/>
            </w:pPr>
            <w:r>
              <w:t>11.5</w:t>
            </w:r>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777777" w:rsidR="00265584" w:rsidRDefault="00265584">
            <w:pPr>
              <w:jc w:val="center"/>
            </w:pPr>
            <w:r>
              <w:t>13.8</w:t>
            </w:r>
          </w:p>
        </w:tc>
      </w:tr>
      <w:tr w:rsidR="00F74496" w14:paraId="620550D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975BE3A" w14:textId="77777777" w:rsidR="00265584" w:rsidRDefault="00265584">
            <w:r>
              <w:t>Washington</w:t>
            </w:r>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77777777" w:rsidR="00265584" w:rsidRDefault="00265584">
            <w:pPr>
              <w:jc w:val="center"/>
            </w:pPr>
            <w:r>
              <w:t>3,063,863</w:t>
            </w:r>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77777777" w:rsidR="00265584" w:rsidRDefault="00265584">
            <w:pPr>
              <w:jc w:val="center"/>
            </w:pPr>
            <w:r>
              <w:t>330,138</w:t>
            </w:r>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7777777" w:rsidR="00265584" w:rsidRDefault="00265584">
            <w:pPr>
              <w:jc w:val="center"/>
            </w:pPr>
            <w:r>
              <w:t>18,647</w:t>
            </w:r>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77777777" w:rsidR="00265584" w:rsidRDefault="00265584">
            <w:pPr>
              <w:jc w:val="center"/>
            </w:pPr>
            <w:r>
              <w:t>2,752,373</w:t>
            </w:r>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77777777" w:rsidR="00265584" w:rsidRDefault="00265584">
            <w:pPr>
              <w:jc w:val="center"/>
            </w:pPr>
            <w:r>
              <w:t>6.8</w:t>
            </w:r>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77777777" w:rsidR="00265584" w:rsidRDefault="00265584">
            <w:pPr>
              <w:jc w:val="center"/>
            </w:pPr>
            <w:r>
              <w:t>10.8</w:t>
            </w:r>
          </w:p>
        </w:tc>
      </w:tr>
      <w:tr w:rsidR="00F74496" w14:paraId="665316C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0FB1729" w14:textId="77777777" w:rsidR="00265584" w:rsidRDefault="00265584">
            <w:r>
              <w:t>West Virginia</w:t>
            </w:r>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77777777" w:rsidR="00265584" w:rsidRDefault="00265584">
            <w:pPr>
              <w:jc w:val="center"/>
            </w:pPr>
            <w:r>
              <w:t>1,877,224</w:t>
            </w:r>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77777777" w:rsidR="00265584" w:rsidRDefault="00265584">
            <w:pPr>
              <w:jc w:val="center"/>
            </w:pPr>
            <w:r>
              <w:t>238,133</w:t>
            </w:r>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77777777" w:rsidR="00265584" w:rsidRDefault="00265584">
            <w:pPr>
              <w:jc w:val="center"/>
            </w:pPr>
            <w:r>
              <w:t>3,847</w:t>
            </w:r>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77777777" w:rsidR="00265584" w:rsidRDefault="00265584">
            <w:pPr>
              <w:jc w:val="center"/>
            </w:pPr>
            <w:r>
              <w:t>325,031</w:t>
            </w:r>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77777777" w:rsidR="00265584" w:rsidRDefault="00265584">
            <w:pPr>
              <w:jc w:val="center"/>
            </w:pPr>
            <w:r>
              <w:t>11.8</w:t>
            </w:r>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77777777" w:rsidR="00265584" w:rsidRDefault="00265584">
            <w:pPr>
              <w:jc w:val="center"/>
            </w:pPr>
            <w:r>
              <w:t>12.7</w:t>
            </w:r>
          </w:p>
        </w:tc>
      </w:tr>
      <w:tr w:rsidR="00F74496" w14:paraId="526A1BF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C9E076C" w14:textId="77777777" w:rsidR="00265584" w:rsidRDefault="00265584">
            <w:r>
              <w:t>Wisconsin</w:t>
            </w:r>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77777777" w:rsidR="00265584" w:rsidRDefault="00265584">
            <w:pPr>
              <w:jc w:val="center"/>
            </w:pPr>
            <w:r>
              <w:t>3,890,403</w:t>
            </w:r>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77777777" w:rsidR="00265584" w:rsidRDefault="00265584">
            <w:pPr>
              <w:jc w:val="center"/>
            </w:pPr>
            <w:r>
              <w:t>410,615</w:t>
            </w:r>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77777777" w:rsidR="00265584" w:rsidRDefault="00265584">
            <w:pPr>
              <w:jc w:val="center"/>
            </w:pPr>
            <w:r>
              <w:t>14,404</w:t>
            </w:r>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77777777" w:rsidR="00265584" w:rsidRDefault="00265584">
            <w:pPr>
              <w:jc w:val="center"/>
            </w:pPr>
            <w:r>
              <w:t>1,174,447</w:t>
            </w:r>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77777777" w:rsidR="00265584" w:rsidRDefault="00265584">
            <w:pPr>
              <w:jc w:val="center"/>
            </w:pPr>
            <w:r>
              <w:t>12.3</w:t>
            </w:r>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77777777" w:rsidR="00265584" w:rsidRDefault="00265584">
            <w:pPr>
              <w:jc w:val="center"/>
            </w:pPr>
            <w:r>
              <w:t>10.6</w:t>
            </w:r>
          </w:p>
        </w:tc>
      </w:tr>
    </w:tbl>
    <w:p w14:paraId="4BC02C52" w14:textId="1EB3A9CC" w:rsidR="00265584" w:rsidRDefault="00265584" w:rsidP="00265584">
      <w:pPr>
        <w:rPr>
          <w:b/>
          <w:bCs/>
        </w:rPr>
      </w:pPr>
    </w:p>
    <w:p w14:paraId="6D85B645" w14:textId="3DAE79FD" w:rsidR="00F74496" w:rsidRDefault="00F74496" w:rsidP="00265584">
      <w:pPr>
        <w:rPr>
          <w:b/>
          <w:bCs/>
        </w:rPr>
      </w:pPr>
    </w:p>
    <w:p w14:paraId="698AC1BD" w14:textId="77777777" w:rsidR="00F74496" w:rsidRDefault="00F74496" w:rsidP="00265584">
      <w:pPr>
        <w:rPr>
          <w:b/>
          <w:bCs/>
        </w:rPr>
      </w:pPr>
    </w:p>
    <w:p w14:paraId="500AB2B7" w14:textId="77777777" w:rsidR="00015C82" w:rsidRPr="00015C82" w:rsidRDefault="00E23ED3" w:rsidP="00015C82">
      <w:pPr>
        <w:pStyle w:val="EndNoteBibliography"/>
        <w:spacing w:after="0"/>
        <w:ind w:left="720" w:hanging="720"/>
      </w:pPr>
      <w:r>
        <w:fldChar w:fldCharType="begin"/>
      </w:r>
      <w:r>
        <w:instrText xml:space="preserve"> ADDIN EN.REFLIST </w:instrText>
      </w:r>
      <w:r>
        <w:fldChar w:fldCharType="separate"/>
      </w:r>
      <w:r w:rsidR="00015C82" w:rsidRPr="00015C82">
        <w:t xml:space="preserve">Alotaibi, R., Bechle, M., Marshall, J. D., Ramani, T., Zietsman, J., Nieuwenhuijsen, M. J., &amp; Khreis, H. (2019). Traffic related air pollution and the burden of childhood asthma in the contiguous United States in 2000 and 2010. </w:t>
      </w:r>
      <w:r w:rsidR="00015C82" w:rsidRPr="00015C82">
        <w:rPr>
          <w:i/>
        </w:rPr>
        <w:t>Environment international</w:t>
      </w:r>
      <w:r w:rsidR="00015C82" w:rsidRPr="00015C82">
        <w:t xml:space="preserve">. </w:t>
      </w:r>
    </w:p>
    <w:p w14:paraId="7EF9CAF1" w14:textId="77777777" w:rsidR="00015C82" w:rsidRPr="00015C82" w:rsidRDefault="00015C82" w:rsidP="00015C82">
      <w:pPr>
        <w:pStyle w:val="EndNoteBibliography"/>
        <w:spacing w:after="0"/>
        <w:ind w:left="720" w:hanging="720"/>
      </w:pPr>
      <w:r w:rsidRPr="00015C82">
        <w:t xml:space="preserve">Bechle, M. J., Millet, D. B., &amp; Marshall, J. D. (2015). National spatiotemporal exposure surface for NO2: monthly scaling of a satellite-derived land-use regression, 2000–2010. </w:t>
      </w:r>
      <w:r w:rsidRPr="00015C82">
        <w:rPr>
          <w:i/>
        </w:rPr>
        <w:t>Environmental science &amp; technology, 49</w:t>
      </w:r>
      <w:r w:rsidRPr="00015C82">
        <w:t xml:space="preserve">(20), 12297-12305. </w:t>
      </w:r>
    </w:p>
    <w:p w14:paraId="2EE5BCFE" w14:textId="77777777" w:rsidR="00015C82" w:rsidRPr="00015C82" w:rsidRDefault="00015C82" w:rsidP="00015C82">
      <w:pPr>
        <w:pStyle w:val="EndNoteBibliography"/>
        <w:spacing w:after="0"/>
        <w:ind w:left="720" w:hanging="720"/>
      </w:pPr>
      <w:r w:rsidRPr="00015C82">
        <w:t>CDC. (2009). Centers for Disease Control and Prevention. Behavioral Risk Factor Surveillance System Survey Data. Atlanta, Georgia: U.S. Department of Health and Human Services, Centers for Disease Control and Prevention, 2019.</w:t>
      </w:r>
    </w:p>
    <w:p w14:paraId="3EBABD32" w14:textId="22123790" w:rsidR="00015C82" w:rsidRPr="00015C82" w:rsidRDefault="00015C82" w:rsidP="00015C82">
      <w:pPr>
        <w:pStyle w:val="EndNoteBibliography"/>
        <w:spacing w:after="0"/>
        <w:ind w:left="720" w:hanging="720"/>
      </w:pPr>
      <w:r w:rsidRPr="00015C82">
        <w:t xml:space="preserve">CDC. (2011). </w:t>
      </w:r>
      <w:r w:rsidRPr="00015C82">
        <w:rPr>
          <w:i/>
        </w:rPr>
        <w:t>Centers for Disease Control and Prevention. 2006-2008 ACBS Summary Data Qulaity Report. 2011</w:t>
      </w:r>
      <w:r w:rsidRPr="00015C82">
        <w:t xml:space="preserve">. Retrieved from </w:t>
      </w:r>
      <w:hyperlink r:id="rId8" w:history="1">
        <w:r w:rsidRPr="00015C82">
          <w:rPr>
            <w:rStyle w:val="Hyperlink"/>
          </w:rPr>
          <w:t>https://www.cdc.gov/brfss/acbs/2008</w:t>
        </w:r>
      </w:hyperlink>
      <w:r w:rsidRPr="00015C82">
        <w:t xml:space="preserve"> \_ documentation.htm</w:t>
      </w:r>
    </w:p>
    <w:p w14:paraId="7716C36A" w14:textId="77777777" w:rsidR="00015C82" w:rsidRPr="00015C82" w:rsidRDefault="00015C82" w:rsidP="00015C82">
      <w:pPr>
        <w:pStyle w:val="EndNoteBibliography"/>
        <w:spacing w:after="0"/>
        <w:ind w:left="720" w:hanging="720"/>
      </w:pPr>
      <w:r w:rsidRPr="00015C82">
        <w:t xml:space="preserve">Clark, L. P., Millet, D. B., &amp; Marshall, J. D. (2017). Changes in transportation-related air pollution exposures by race-ethnicity and socioeconomic status: Outdoor nitrogen dioxide in the United States in 2000 and 2010. </w:t>
      </w:r>
      <w:r w:rsidRPr="00015C82">
        <w:rPr>
          <w:i/>
        </w:rPr>
        <w:t>Environmental health perspectives, 125</w:t>
      </w:r>
      <w:r w:rsidRPr="00015C82">
        <w:t>(9), 1--10. doi:10.1289/EHP959</w:t>
      </w:r>
    </w:p>
    <w:p w14:paraId="34D17C6C" w14:textId="77777777" w:rsidR="00015C82" w:rsidRPr="00015C82" w:rsidRDefault="00015C82" w:rsidP="00015C82">
      <w:pPr>
        <w:pStyle w:val="EndNoteBibliography"/>
        <w:spacing w:after="0"/>
        <w:ind w:left="720" w:hanging="720"/>
      </w:pPr>
      <w:r w:rsidRPr="00015C82">
        <w:t xml:space="preserve">Khreis, H., Kelly, C., Tate, J., Parslow, R., Lucas, K., &amp; Nieuwenhuijsen, M. (2017). Exposure to traffic-related air pollution and risk of development of childhood asthma: a systematic review and meta-analysis. </w:t>
      </w:r>
      <w:r w:rsidRPr="00015C82">
        <w:rPr>
          <w:i/>
        </w:rPr>
        <w:t>Environment international, 100</w:t>
      </w:r>
      <w:r w:rsidRPr="00015C82">
        <w:t xml:space="preserve">, 1-31. </w:t>
      </w:r>
    </w:p>
    <w:p w14:paraId="4E4073A7" w14:textId="77777777" w:rsidR="00015C82" w:rsidRPr="00015C82" w:rsidRDefault="00015C82" w:rsidP="00015C82">
      <w:pPr>
        <w:pStyle w:val="EndNoteBibliography"/>
        <w:spacing w:after="0"/>
        <w:ind w:left="720" w:hanging="720"/>
      </w:pPr>
      <w:r w:rsidRPr="00015C82">
        <w:t xml:space="preserve">Manson, S., Schroeder, J., Van Riper, D., &amp; Ruggles, S. (2018). </w:t>
      </w:r>
      <w:r w:rsidRPr="00015C82">
        <w:rPr>
          <w:i/>
        </w:rPr>
        <w:t>IPUMS National Historical Geographic Information System: Version 13.0 [Database]. Minneapolis: University of Minnesota.</w:t>
      </w:r>
      <w:r w:rsidRPr="00015C82">
        <w:t xml:space="preserve"> </w:t>
      </w:r>
    </w:p>
    <w:p w14:paraId="4E00B248" w14:textId="77777777" w:rsidR="00015C82" w:rsidRPr="00015C82" w:rsidRDefault="00015C82" w:rsidP="00015C82">
      <w:pPr>
        <w:pStyle w:val="EndNoteBibliography"/>
        <w:spacing w:after="0"/>
        <w:ind w:left="720" w:hanging="720"/>
      </w:pPr>
      <w:r w:rsidRPr="00015C82">
        <w:t xml:space="preserve">Mueller, N., Rojas-Rueda, D., Basagaña, X., Cirach, M., Cole-Hunter, T., Dadvand, P., Donaire-Gonzalez, D., Foraster, M., Gascon, M., &amp; Martinez, D. (2017). Urban and transport planning related exposures and mortality: a health impact assessment for cities. </w:t>
      </w:r>
      <w:r w:rsidRPr="00015C82">
        <w:rPr>
          <w:i/>
        </w:rPr>
        <w:t>Environmental health perspectives, 125</w:t>
      </w:r>
      <w:r w:rsidRPr="00015C82">
        <w:t xml:space="preserve">(1), 89. </w:t>
      </w:r>
    </w:p>
    <w:p w14:paraId="15007378" w14:textId="7F542386" w:rsidR="00015C82" w:rsidRPr="00015C82" w:rsidRDefault="00015C82" w:rsidP="00015C82">
      <w:pPr>
        <w:pStyle w:val="EndNoteBibliography"/>
        <w:spacing w:after="0"/>
        <w:ind w:left="720" w:hanging="720"/>
      </w:pPr>
      <w:r w:rsidRPr="00015C82">
        <w:lastRenderedPageBreak/>
        <w:t xml:space="preserve">R Core Team. (2018). R: A Language and Environment for Statistical Computing: R Foundation for Statistical Computing. Retrieved from </w:t>
      </w:r>
      <w:hyperlink r:id="rId9" w:history="1">
        <w:r w:rsidRPr="00015C82">
          <w:rPr>
            <w:rStyle w:val="Hyperlink"/>
          </w:rPr>
          <w:t>https://www.R-project.org/</w:t>
        </w:r>
      </w:hyperlink>
    </w:p>
    <w:p w14:paraId="25A39D5B" w14:textId="77777777" w:rsidR="00015C82" w:rsidRPr="00015C82" w:rsidRDefault="00015C82" w:rsidP="00015C82">
      <w:pPr>
        <w:pStyle w:val="EndNoteBibliography"/>
        <w:spacing w:after="0"/>
        <w:ind w:left="720" w:hanging="720"/>
      </w:pPr>
      <w:r w:rsidRPr="00015C82">
        <w:t>US Census Bureau. (2010). American factfinder: US Census Bureau Washington, DC.</w:t>
      </w:r>
    </w:p>
    <w:p w14:paraId="59FAE3BD" w14:textId="11B83314" w:rsidR="00015C82" w:rsidRPr="00015C82" w:rsidRDefault="00015C82" w:rsidP="00015C82">
      <w:pPr>
        <w:pStyle w:val="EndNoteBibliography"/>
        <w:spacing w:after="0"/>
        <w:ind w:left="720" w:hanging="720"/>
      </w:pPr>
      <w:r w:rsidRPr="00015C82">
        <w:t xml:space="preserve">US Census Bureau. (2017). Census.gov.   Retrieved from </w:t>
      </w:r>
      <w:hyperlink r:id="rId10" w:history="1">
        <w:r w:rsidRPr="00015C82">
          <w:rPr>
            <w:rStyle w:val="Hyperlink"/>
          </w:rPr>
          <w:t>https://www.census.gov/</w:t>
        </w:r>
      </w:hyperlink>
    </w:p>
    <w:p w14:paraId="6F0B1C05" w14:textId="2670A86B" w:rsidR="00015C82" w:rsidRPr="00015C82" w:rsidRDefault="00015C82" w:rsidP="00015C82">
      <w:pPr>
        <w:pStyle w:val="EndNoteBibliography"/>
        <w:spacing w:after="0"/>
        <w:ind w:left="720" w:hanging="720"/>
      </w:pPr>
      <w:r w:rsidRPr="00015C82">
        <w:t xml:space="preserve">WHO. (2005). </w:t>
      </w:r>
      <w:r w:rsidRPr="00015C82">
        <w:rPr>
          <w:i/>
        </w:rPr>
        <w:t>Air Quality Guidlines Global Update 2005</w:t>
      </w:r>
      <w:r w:rsidRPr="00015C82">
        <w:t xml:space="preserve">. Retrieved from </w:t>
      </w:r>
      <w:hyperlink r:id="rId11" w:history="1">
        <w:r w:rsidRPr="00015C82">
          <w:rPr>
            <w:rStyle w:val="Hyperlink"/>
          </w:rPr>
          <w:t>www.euro.who.int</w:t>
        </w:r>
      </w:hyperlink>
    </w:p>
    <w:p w14:paraId="37602ED4" w14:textId="77777777" w:rsidR="00015C82" w:rsidRPr="00015C82" w:rsidRDefault="00015C82" w:rsidP="00015C82">
      <w:pPr>
        <w:pStyle w:val="EndNoteBibliography"/>
        <w:ind w:left="720" w:hanging="720"/>
      </w:pPr>
      <w:r w:rsidRPr="00015C82">
        <w:t xml:space="preserve">Winer, R. A., Qin, X., Harrington, T., Moorman, J., &amp; Zahran, H. (2012). Asthma incidence among children and adults: findings from the Behavioral Risk Factor Surveillance system asthma call-back survey—United States, 2006–2008. </w:t>
      </w:r>
      <w:r w:rsidRPr="00015C82">
        <w:rPr>
          <w:i/>
        </w:rPr>
        <w:t>Journal of Asthma, 49</w:t>
      </w:r>
      <w:r w:rsidRPr="00015C82">
        <w:t xml:space="preserve">(1), 16-22. </w:t>
      </w:r>
    </w:p>
    <w:p w14:paraId="50E336C3" w14:textId="413C0A33" w:rsidR="00E23ED3" w:rsidRDefault="00E23ED3" w:rsidP="00015C82">
      <w:r>
        <w:fldChar w:fldCharType="end"/>
      </w:r>
    </w:p>
    <w:sectPr w:rsidR="00E23E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283533" w:rsidRDefault="00283533">
      <w:pPr>
        <w:pStyle w:val="CommentText"/>
      </w:pPr>
      <w:r>
        <w:rPr>
          <w:rStyle w:val="CommentReference"/>
        </w:rPr>
        <w:annotationRef/>
      </w:r>
      <w:r>
        <w:t xml:space="preserve">Add section before the census data on study area and time points of the analysis </w:t>
      </w:r>
    </w:p>
  </w:comment>
  <w:comment w:id="1" w:author="Khreis, Haneen" w:date="2019-05-17T14:58:00Z" w:initials="KH">
    <w:p w14:paraId="095F4EA4" w14:textId="27246A7A" w:rsidR="00283533" w:rsidRDefault="00283533">
      <w:pPr>
        <w:pStyle w:val="CommentText"/>
      </w:pPr>
      <w:r>
        <w:rPr>
          <w:rStyle w:val="CommentReference"/>
        </w:rPr>
        <w:annotationRef/>
      </w:r>
      <w:r>
        <w:t xml:space="preserve">Add reference </w:t>
      </w:r>
    </w:p>
  </w:comment>
  <w:comment w:id="2" w:author="Khreis, Haneen" w:date="2019-05-17T14:59:00Z" w:initials="KH">
    <w:p w14:paraId="7EDBB29A" w14:textId="0C7C2979" w:rsidR="00283533" w:rsidRDefault="00283533">
      <w:pPr>
        <w:pStyle w:val="CommentText"/>
      </w:pPr>
      <w:r>
        <w:rPr>
          <w:rStyle w:val="CommentReference"/>
        </w:rPr>
        <w:annotationRef/>
      </w:r>
      <w:r>
        <w:t xml:space="preserve">Add your paper too </w:t>
      </w:r>
    </w:p>
  </w:comment>
  <w:comment w:id="3" w:author="Khreis, Haneen" w:date="2019-05-17T15:02:00Z" w:initials="KH">
    <w:p w14:paraId="63E85070" w14:textId="027F0081" w:rsidR="00283533" w:rsidRDefault="00283533">
      <w:pPr>
        <w:pStyle w:val="CommentText"/>
      </w:pPr>
      <w:r>
        <w:rPr>
          <w:rStyle w:val="CommentReference"/>
        </w:rPr>
        <w:annotationRef/>
      </w:r>
      <w:r>
        <w:t xml:space="preserve">Reword to make consistent with the text above </w:t>
      </w:r>
    </w:p>
  </w:comment>
  <w:comment w:id="4" w:author="Khreis, Haneen" w:date="2019-05-17T15:02:00Z" w:initials="KH">
    <w:p w14:paraId="3B9E39EF" w14:textId="69E014DA" w:rsidR="00283533" w:rsidRDefault="00283533">
      <w:pPr>
        <w:pStyle w:val="CommentText"/>
      </w:pPr>
      <w:r>
        <w:rPr>
          <w:rStyle w:val="CommentReference"/>
        </w:rPr>
        <w:annotationRef/>
      </w:r>
      <w:r>
        <w:t xml:space="preserve">Add $ signs </w:t>
      </w:r>
    </w:p>
  </w:comment>
  <w:comment w:id="5" w:author="Khreis, Haneen" w:date="2019-05-17T15:10:00Z" w:initials="KH">
    <w:p w14:paraId="6B7BD4F2" w14:textId="1C744E7E" w:rsidR="00283533" w:rsidRDefault="00283533">
      <w:pPr>
        <w:pStyle w:val="CommentText"/>
      </w:pPr>
      <w:r>
        <w:rPr>
          <w:rStyle w:val="CommentReference"/>
        </w:rPr>
        <w:annotationRef/>
      </w:r>
      <w:r>
        <w:t>All of this goes in the results section!!</w:t>
      </w:r>
    </w:p>
  </w:comment>
  <w:comment w:id="6" w:author="Khreis, Haneen" w:date="2019-05-17T15:08:00Z" w:initials="KH">
    <w:p w14:paraId="54F1D862" w14:textId="3C9F435F" w:rsidR="00283533" w:rsidRDefault="00283533">
      <w:pPr>
        <w:pStyle w:val="CommentText"/>
      </w:pPr>
      <w:r>
        <w:rPr>
          <w:rStyle w:val="CommentReference"/>
        </w:rPr>
        <w:annotationRef/>
      </w:r>
      <w:r>
        <w:t xml:space="preserve">Move figure 2 to 6 to the supplemental otherwise it is very repetitive </w:t>
      </w:r>
    </w:p>
  </w:comment>
  <w:comment w:id="7" w:author="Khreis, Haneen" w:date="2019-05-17T15:03:00Z" w:initials="KH">
    <w:p w14:paraId="66E6CAC0" w14:textId="2E42F9BF" w:rsidR="00283533" w:rsidRDefault="00283533">
      <w:pPr>
        <w:pStyle w:val="CommentText"/>
      </w:pPr>
      <w:r>
        <w:rPr>
          <w:rStyle w:val="CommentReference"/>
        </w:rPr>
        <w:annotationRef/>
      </w:r>
      <w:r>
        <w:t xml:space="preserve">Why are you using the median and not the mean? Use the average please </w:t>
      </w:r>
    </w:p>
  </w:comment>
  <w:comment w:id="8" w:author="Khreis, Haneen" w:date="2019-05-17T15:05:00Z" w:initials="KH">
    <w:p w14:paraId="25744008" w14:textId="0A04C9B5" w:rsidR="00283533" w:rsidRDefault="00283533">
      <w:pPr>
        <w:pStyle w:val="CommentText"/>
      </w:pPr>
      <w:r>
        <w:rPr>
          <w:rStyle w:val="CommentReference"/>
        </w:rPr>
        <w:annotationRef/>
      </w:r>
      <w:r>
        <w:t xml:space="preserve">Combine all three tables below in one and update the text above them accordingly </w:t>
      </w:r>
    </w:p>
  </w:comment>
  <w:comment w:id="9" w:author="Khreis, Haneen" w:date="2019-05-17T15:02:00Z" w:initials="KH">
    <w:p w14:paraId="4145F9E2" w14:textId="77777777" w:rsidR="00015C82" w:rsidRDefault="00015C82">
      <w:pPr>
        <w:pStyle w:val="CommentText"/>
      </w:pPr>
      <w:r>
        <w:rPr>
          <w:rStyle w:val="CommentReference"/>
        </w:rPr>
        <w:annotationRef/>
      </w:r>
      <w:r>
        <w:t xml:space="preserve">Add $ signs </w:t>
      </w:r>
    </w:p>
  </w:comment>
  <w:comment w:id="10" w:author="Khreis, Haneen" w:date="2019-05-17T15:13:00Z" w:initials="KH">
    <w:p w14:paraId="72F8BFAC" w14:textId="1865880B" w:rsidR="00283533" w:rsidRDefault="00283533">
      <w:pPr>
        <w:pStyle w:val="CommentText"/>
      </w:pPr>
      <w:r>
        <w:rPr>
          <w:rStyle w:val="CommentReference"/>
        </w:rPr>
        <w:annotationRef/>
      </w:r>
      <w:r>
        <w:t xml:space="preserve">Add references </w:t>
      </w:r>
    </w:p>
  </w:comment>
  <w:comment w:id="11" w:author="Khreis, Haneen" w:date="2019-05-17T15:14:00Z" w:initials="KH">
    <w:p w14:paraId="467FD607" w14:textId="2ACEC7E0" w:rsidR="00283533" w:rsidRDefault="00283533">
      <w:pPr>
        <w:pStyle w:val="CommentText"/>
      </w:pPr>
      <w:r>
        <w:rPr>
          <w:rStyle w:val="CommentReference"/>
        </w:rPr>
        <w:annotationRef/>
      </w:r>
      <w:r>
        <w:t xml:space="preserve">Add all the figures and tables under their corresponding text </w:t>
      </w:r>
    </w:p>
  </w:comment>
  <w:comment w:id="12" w:author="Khreis, Haneen" w:date="2019-05-17T15:14:00Z" w:initials="KH">
    <w:p w14:paraId="66EC0125" w14:textId="0A4AFEB3" w:rsidR="00283533" w:rsidRDefault="00283533">
      <w:pPr>
        <w:pStyle w:val="CommentText"/>
      </w:pPr>
      <w:r>
        <w:rPr>
          <w:rStyle w:val="CommentReference"/>
        </w:rPr>
        <w:annotationRef/>
      </w:r>
      <w:r>
        <w:t xml:space="preserve">Name them </w:t>
      </w:r>
    </w:p>
  </w:comment>
  <w:comment w:id="13" w:author="Khreis, Haneen" w:date="2019-05-17T15:14:00Z" w:initials="KH">
    <w:p w14:paraId="26734B28" w14:textId="703E8B69" w:rsidR="00283533" w:rsidRDefault="00283533">
      <w:pPr>
        <w:pStyle w:val="CommentText"/>
      </w:pPr>
      <w:r>
        <w:rPr>
          <w:rStyle w:val="CommentReference"/>
        </w:rPr>
        <w:annotationRef/>
      </w:r>
      <w:r>
        <w:t xml:space="preserve">Name them alongside the missing years </w:t>
      </w:r>
    </w:p>
  </w:comment>
  <w:comment w:id="14" w:author="Khreis, Haneen" w:date="2019-05-17T15:15:00Z" w:initials="KH">
    <w:p w14:paraId="0D507A26" w14:textId="768DA63E" w:rsidR="00283533" w:rsidRDefault="00283533">
      <w:pPr>
        <w:pStyle w:val="CommentText"/>
      </w:pPr>
      <w:r>
        <w:rPr>
          <w:rStyle w:val="CommentReference"/>
        </w:rPr>
        <w:annotationRef/>
      </w:r>
      <w:r>
        <w:t xml:space="preserve">How was the weighting done and add a reference here </w:t>
      </w:r>
    </w:p>
  </w:comment>
  <w:comment w:id="15" w:author="Khreis, Haneen" w:date="2019-05-17T15:16:00Z" w:initials="KH">
    <w:p w14:paraId="1E20A85E" w14:textId="683B136E" w:rsidR="00283533" w:rsidRDefault="00283533">
      <w:pPr>
        <w:pStyle w:val="CommentText"/>
      </w:pPr>
      <w:r>
        <w:rPr>
          <w:rStyle w:val="CommentReference"/>
        </w:rPr>
        <w:annotationRef/>
      </w:r>
      <w:r>
        <w:t xml:space="preserve">Combine in one table and move them here </w:t>
      </w:r>
    </w:p>
  </w:comment>
  <w:comment w:id="16" w:author="Khreis, Haneen" w:date="2019-05-17T15:17:00Z" w:initials="KH">
    <w:p w14:paraId="355CB678" w14:textId="1EAD008F" w:rsidR="00283533" w:rsidRDefault="00283533">
      <w:pPr>
        <w:pStyle w:val="CommentText"/>
      </w:pPr>
      <w:r>
        <w:rPr>
          <w:rStyle w:val="CommentReference"/>
        </w:rPr>
        <w:annotationRef/>
      </w:r>
      <w:r>
        <w:t xml:space="preserve">Where did you get the total children from </w:t>
      </w:r>
    </w:p>
  </w:comment>
  <w:comment w:id="17" w:author="Khreis, Haneen" w:date="2019-05-17T15:19:00Z" w:initials="KH">
    <w:p w14:paraId="7229F1D6" w14:textId="054243E9" w:rsidR="00283533" w:rsidRDefault="00283533">
      <w:pPr>
        <w:pStyle w:val="CommentText"/>
      </w:pPr>
      <w:r>
        <w:rPr>
          <w:rStyle w:val="CommentReference"/>
        </w:rPr>
        <w:annotationRef/>
      </w:r>
      <w:r>
        <w:t xml:space="preserve">Add reference </w:t>
      </w:r>
    </w:p>
  </w:comment>
  <w:comment w:id="18" w:author="Khreis, Haneen" w:date="2019-05-17T15:20:00Z" w:initials="KH">
    <w:p w14:paraId="1BAA6D45" w14:textId="7C02147D" w:rsidR="00283533" w:rsidRDefault="00283533">
      <w:pPr>
        <w:pStyle w:val="CommentText"/>
      </w:pPr>
      <w:r>
        <w:rPr>
          <w:rStyle w:val="CommentReference"/>
        </w:rPr>
        <w:annotationRef/>
      </w:r>
      <w:r>
        <w:t xml:space="preserve">Wasn’t it 12.2 from the previous paper </w:t>
      </w:r>
    </w:p>
  </w:comment>
  <w:comment w:id="19" w:author="Alotaibi, Raed" w:date="2019-05-20T11:49:00Z" w:initials="AR">
    <w:p w14:paraId="6897E4C0" w14:textId="32420773" w:rsidR="00283533" w:rsidRDefault="00283533">
      <w:pPr>
        <w:pStyle w:val="CommentText"/>
      </w:pPr>
      <w:r>
        <w:rPr>
          <w:rStyle w:val="CommentReference"/>
        </w:rPr>
        <w:annotationRef/>
      </w:r>
      <w:r w:rsidR="00D704A8">
        <w:t>Previous paper we used Winer</w:t>
      </w:r>
      <w:r>
        <w:t xml:space="preserve"> et al estimate for (2006-2008). Here we are using our estimate for (2006-2010)</w:t>
      </w:r>
    </w:p>
  </w:comment>
  <w:comment w:id="20" w:author="Khreis, Haneen" w:date="2019-05-17T15:21:00Z" w:initials="KH">
    <w:p w14:paraId="0C99B0FD" w14:textId="04A11DC2" w:rsidR="00283533" w:rsidRDefault="00283533">
      <w:pPr>
        <w:pStyle w:val="CommentText"/>
      </w:pPr>
      <w:r>
        <w:rPr>
          <w:rStyle w:val="CommentReference"/>
        </w:rPr>
        <w:annotationRef/>
      </w:r>
      <w:r>
        <w:t xml:space="preserve">Why are you talking about median and not mean? Use the average </w:t>
      </w:r>
    </w:p>
  </w:comment>
  <w:comment w:id="21" w:author="Khreis, Haneen" w:date="2019-05-17T15:22:00Z" w:initials="KH">
    <w:p w14:paraId="286B298E" w14:textId="7B2BA953" w:rsidR="00283533" w:rsidRDefault="00283533">
      <w:pPr>
        <w:pStyle w:val="CommentText"/>
      </w:pPr>
      <w:r>
        <w:rPr>
          <w:rStyle w:val="CommentReference"/>
        </w:rPr>
        <w:annotationRef/>
      </w:r>
      <w:r>
        <w:t xml:space="preserve">Add the percentage of attributable cases in this and the old paper </w:t>
      </w:r>
    </w:p>
  </w:comment>
  <w:comment w:id="22" w:author="Alotaibi, Raed" w:date="2019-05-20T11:51:00Z" w:initials="AR">
    <w:p w14:paraId="08B3AF6B" w14:textId="4D8A87EF" w:rsidR="00283533" w:rsidRDefault="00283533" w:rsidP="00283533">
      <w:pPr>
        <w:pStyle w:val="CommentText"/>
      </w:pPr>
      <w:r>
        <w:rPr>
          <w:rStyle w:val="CommentReference"/>
        </w:rPr>
        <w:annotationRef/>
      </w:r>
      <w:r>
        <w:t>See “Comparing attributable fractions”</w:t>
      </w:r>
    </w:p>
  </w:comment>
  <w:comment w:id="23" w:author="Khreis, Haneen" w:date="2019-05-17T15:24:00Z" w:initials="KH">
    <w:p w14:paraId="17C9720D" w14:textId="10CC814A" w:rsidR="00283533" w:rsidRDefault="00283533" w:rsidP="00283533">
      <w:pPr>
        <w:pStyle w:val="CommentText"/>
      </w:pPr>
      <w:r>
        <w:rPr>
          <w:rStyle w:val="CommentReference"/>
        </w:rPr>
        <w:annotationRef/>
      </w:r>
      <w:r>
        <w:t xml:space="preserve">Not attributable </w:t>
      </w:r>
    </w:p>
  </w:comment>
  <w:comment w:id="24" w:author="Alotaibi, Raed" w:date="2019-05-20T11:53:00Z" w:initials="AR">
    <w:p w14:paraId="1088A3C4" w14:textId="5789038C" w:rsidR="00283533" w:rsidRDefault="00283533">
      <w:pPr>
        <w:pStyle w:val="CommentText"/>
      </w:pPr>
      <w:r>
        <w:rPr>
          <w:rStyle w:val="CommentReference"/>
        </w:rPr>
        <w:annotationRef/>
      </w:r>
      <w:r>
        <w:t>Comparing three things</w:t>
      </w:r>
    </w:p>
    <w:p w14:paraId="3E59E5A1" w14:textId="495BA676" w:rsidR="00283533" w:rsidRDefault="00283533">
      <w:pPr>
        <w:pStyle w:val="CommentText"/>
      </w:pPr>
    </w:p>
  </w:comment>
  <w:comment w:id="25" w:author="Khreis, Haneen" w:date="2019-05-17T15:25:00Z" w:initials="KH">
    <w:p w14:paraId="5B1602F0" w14:textId="77777777" w:rsidR="00283533" w:rsidRDefault="00283533"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283533" w:rsidRDefault="00283533" w:rsidP="00FF3CE9">
      <w:pPr>
        <w:pStyle w:val="ListParagraph"/>
        <w:spacing w:line="256" w:lineRule="auto"/>
        <w:ind w:left="0"/>
        <w:rPr>
          <w:b/>
          <w:bCs/>
        </w:rPr>
      </w:pPr>
    </w:p>
    <w:p w14:paraId="38AE105B" w14:textId="535E5519" w:rsidR="00283533" w:rsidRDefault="0028353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6B7BD4F2" w15:done="0"/>
  <w15:commentEx w15:paraId="54F1D862" w15:done="0"/>
  <w15:commentEx w15:paraId="66E6CAC0" w15:done="0"/>
  <w15:commentEx w15:paraId="25744008" w15:done="0"/>
  <w15:commentEx w15:paraId="4145F9E2" w15:done="1"/>
  <w15:commentEx w15:paraId="72F8BFAC" w15:done="0"/>
  <w15:commentEx w15:paraId="467FD607" w15:done="0"/>
  <w15:commentEx w15:paraId="66EC0125" w15:done="0"/>
  <w15:commentEx w15:paraId="26734B28" w15:done="0"/>
  <w15:commentEx w15:paraId="0D507A26" w15:done="0"/>
  <w15:commentEx w15:paraId="1E20A85E" w15:done="0"/>
  <w15:commentEx w15:paraId="355CB678" w15:done="0"/>
  <w15:commentEx w15:paraId="7229F1D6" w15:done="0"/>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1"/>
  </w:num>
  <w:num w:numId="12">
    <w:abstractNumId w:val="1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8FACtMMj0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4&lt;/item&gt;&lt;item&gt;38&lt;/item&gt;&lt;item&gt;47&lt;/item&gt;&lt;item&gt;48&lt;/item&gt;&lt;item&gt;61&lt;/item&gt;&lt;item&gt;415&lt;/item&gt;&lt;item&gt;419&lt;/item&gt;&lt;/record-ids&gt;&lt;/item&gt;&lt;/Libraries&gt;"/>
  </w:docVars>
  <w:rsids>
    <w:rsidRoot w:val="00893539"/>
    <w:rsid w:val="00015C82"/>
    <w:rsid w:val="00024DBD"/>
    <w:rsid w:val="00037D90"/>
    <w:rsid w:val="00041A08"/>
    <w:rsid w:val="00065E90"/>
    <w:rsid w:val="000852BF"/>
    <w:rsid w:val="0009728A"/>
    <w:rsid w:val="00097648"/>
    <w:rsid w:val="000A3775"/>
    <w:rsid w:val="000B5DD2"/>
    <w:rsid w:val="000C4671"/>
    <w:rsid w:val="000F044A"/>
    <w:rsid w:val="000F42B8"/>
    <w:rsid w:val="00133BE4"/>
    <w:rsid w:val="001351CC"/>
    <w:rsid w:val="00135341"/>
    <w:rsid w:val="0014441C"/>
    <w:rsid w:val="00161D40"/>
    <w:rsid w:val="00166C04"/>
    <w:rsid w:val="001A055D"/>
    <w:rsid w:val="001A65BA"/>
    <w:rsid w:val="001F73EB"/>
    <w:rsid w:val="002262A3"/>
    <w:rsid w:val="00255B5F"/>
    <w:rsid w:val="00261ADB"/>
    <w:rsid w:val="00265584"/>
    <w:rsid w:val="00280003"/>
    <w:rsid w:val="00283533"/>
    <w:rsid w:val="002843DE"/>
    <w:rsid w:val="0029098C"/>
    <w:rsid w:val="002964D1"/>
    <w:rsid w:val="002A4C7D"/>
    <w:rsid w:val="002A56D3"/>
    <w:rsid w:val="002F018C"/>
    <w:rsid w:val="003075D1"/>
    <w:rsid w:val="00313E70"/>
    <w:rsid w:val="00337D46"/>
    <w:rsid w:val="00343B26"/>
    <w:rsid w:val="00345BC9"/>
    <w:rsid w:val="00357C38"/>
    <w:rsid w:val="00372D78"/>
    <w:rsid w:val="003A25CB"/>
    <w:rsid w:val="003A2AE8"/>
    <w:rsid w:val="003B0E21"/>
    <w:rsid w:val="003B5477"/>
    <w:rsid w:val="003C3408"/>
    <w:rsid w:val="004205F7"/>
    <w:rsid w:val="004632DF"/>
    <w:rsid w:val="004B645C"/>
    <w:rsid w:val="004C5D4C"/>
    <w:rsid w:val="004F11AE"/>
    <w:rsid w:val="005635A8"/>
    <w:rsid w:val="00581F11"/>
    <w:rsid w:val="0059002F"/>
    <w:rsid w:val="00590FD7"/>
    <w:rsid w:val="005B2E80"/>
    <w:rsid w:val="005C3B93"/>
    <w:rsid w:val="005C4694"/>
    <w:rsid w:val="005C7683"/>
    <w:rsid w:val="005F0007"/>
    <w:rsid w:val="00604636"/>
    <w:rsid w:val="00631868"/>
    <w:rsid w:val="006326C4"/>
    <w:rsid w:val="006451B6"/>
    <w:rsid w:val="0068303A"/>
    <w:rsid w:val="00684D99"/>
    <w:rsid w:val="006A2E3C"/>
    <w:rsid w:val="006C4AEB"/>
    <w:rsid w:val="006D44CA"/>
    <w:rsid w:val="006E6005"/>
    <w:rsid w:val="006F322F"/>
    <w:rsid w:val="00705911"/>
    <w:rsid w:val="007237BE"/>
    <w:rsid w:val="00723A8D"/>
    <w:rsid w:val="00740811"/>
    <w:rsid w:val="0075770F"/>
    <w:rsid w:val="00777C9B"/>
    <w:rsid w:val="0078045B"/>
    <w:rsid w:val="007820C3"/>
    <w:rsid w:val="007A750E"/>
    <w:rsid w:val="007D65A9"/>
    <w:rsid w:val="0080038E"/>
    <w:rsid w:val="00817B19"/>
    <w:rsid w:val="00845052"/>
    <w:rsid w:val="00845B71"/>
    <w:rsid w:val="00863D01"/>
    <w:rsid w:val="0086612F"/>
    <w:rsid w:val="00873FC2"/>
    <w:rsid w:val="00893539"/>
    <w:rsid w:val="008B0B9C"/>
    <w:rsid w:val="008C1A31"/>
    <w:rsid w:val="009250E9"/>
    <w:rsid w:val="00925857"/>
    <w:rsid w:val="009449D4"/>
    <w:rsid w:val="00945426"/>
    <w:rsid w:val="0098465F"/>
    <w:rsid w:val="00996763"/>
    <w:rsid w:val="009B01BD"/>
    <w:rsid w:val="009B3013"/>
    <w:rsid w:val="009B76D1"/>
    <w:rsid w:val="00A35474"/>
    <w:rsid w:val="00A5034C"/>
    <w:rsid w:val="00A608BC"/>
    <w:rsid w:val="00A63299"/>
    <w:rsid w:val="00A76807"/>
    <w:rsid w:val="00AA1B8A"/>
    <w:rsid w:val="00AA6188"/>
    <w:rsid w:val="00AD6E2B"/>
    <w:rsid w:val="00AE1341"/>
    <w:rsid w:val="00AE376F"/>
    <w:rsid w:val="00B302AB"/>
    <w:rsid w:val="00B46B36"/>
    <w:rsid w:val="00B5140C"/>
    <w:rsid w:val="00B54E67"/>
    <w:rsid w:val="00B567E6"/>
    <w:rsid w:val="00B8643E"/>
    <w:rsid w:val="00B9679E"/>
    <w:rsid w:val="00BA4DB3"/>
    <w:rsid w:val="00BD0687"/>
    <w:rsid w:val="00BE5076"/>
    <w:rsid w:val="00C12F53"/>
    <w:rsid w:val="00C303CF"/>
    <w:rsid w:val="00C46BEF"/>
    <w:rsid w:val="00C9129E"/>
    <w:rsid w:val="00C928CB"/>
    <w:rsid w:val="00CA22B6"/>
    <w:rsid w:val="00CA6BBB"/>
    <w:rsid w:val="00CB6391"/>
    <w:rsid w:val="00CC3882"/>
    <w:rsid w:val="00CF3154"/>
    <w:rsid w:val="00CF48EC"/>
    <w:rsid w:val="00D16657"/>
    <w:rsid w:val="00D16991"/>
    <w:rsid w:val="00D316B6"/>
    <w:rsid w:val="00D34741"/>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77574"/>
    <w:rsid w:val="00E83404"/>
    <w:rsid w:val="00EC2738"/>
    <w:rsid w:val="00EC4AE2"/>
    <w:rsid w:val="00EC7CC3"/>
    <w:rsid w:val="00EE6A98"/>
    <w:rsid w:val="00F031E4"/>
    <w:rsid w:val="00F05518"/>
    <w:rsid w:val="00F152B7"/>
    <w:rsid w:val="00F218D1"/>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5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acbs/2008"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cdc.gov/brfs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www.euro.who.int" TargetMode="External"/><Relationship Id="rId5" Type="http://schemas.openxmlformats.org/officeDocument/2006/relationships/comments" Target="comments.xml"/><Relationship Id="rId15" Type="http://schemas.microsoft.com/office/2016/09/relationships/commentsIds" Target="commentsIds.xml"/><Relationship Id="rId10" Type="http://schemas.openxmlformats.org/officeDocument/2006/relationships/hyperlink" Target="https://www.census.gov/" TargetMode="External"/><Relationship Id="rId4" Type="http://schemas.openxmlformats.org/officeDocument/2006/relationships/webSettings" Target="webSettings.xml"/><Relationship Id="rId9" Type="http://schemas.openxmlformats.org/officeDocument/2006/relationships/hyperlink" Target="https://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TotalTime>
  <Pages>13</Pages>
  <Words>6025</Words>
  <Characters>3434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4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0</cp:revision>
  <dcterms:created xsi:type="dcterms:W3CDTF">2019-05-17T19:33:00Z</dcterms:created>
  <dcterms:modified xsi:type="dcterms:W3CDTF">2019-05-20T18:09:00Z</dcterms:modified>
</cp:coreProperties>
</file>